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D51F341" w14:textId="063715F7" w:rsidR="00E40068" w:rsidRDefault="000D2ED4" w:rsidP="00D4221C">
      <w:pPr>
        <w:pStyle w:val="Title"/>
        <w:rPr>
          <w:lang w:val="en-US"/>
        </w:rPr>
      </w:pPr>
      <w:r>
        <w:rPr>
          <w:lang w:val="en-US"/>
        </w:rPr>
        <w:t>DiChloroNitroBenzenes</w:t>
      </w:r>
    </w:p>
    <w:p w14:paraId="0622A8AA" w14:textId="5F8E76BE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0D2ED4">
        <w:rPr>
          <w:lang w:val="en-US"/>
        </w:rPr>
        <w:t>11 November 2024</w:t>
      </w:r>
      <w:r>
        <w:rPr>
          <w:lang w:val="en-US"/>
        </w:rPr>
        <w:t>)</w:t>
      </w:r>
    </w:p>
    <w:p w14:paraId="36C236EE" w14:textId="7A636DD8" w:rsidR="00D4221C" w:rsidRDefault="00BB495E" w:rsidP="00D4221C">
      <w:pPr>
        <w:rPr>
          <w:lang w:val="en-US"/>
        </w:rPr>
      </w:pPr>
      <w:r>
        <w:object w:dxaOrig="7500" w:dyaOrig="1830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5pt;height:91.5pt" o:ole="">
            <v:imagedata r:id="rId8" o:title=""/>
          </v:shape>
          <o:OLEObject Type="Embed" ProgID="ACD.ChemSketch.20" ShapeID="_x0000_i1025" DrawAspect="Content" ObjectID="_1792936821" r:id="rId9"/>
        </w:object>
      </w:r>
    </w:p>
    <w:p w14:paraId="5B1AA517" w14:textId="11409E7A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>.  The molecular diagram</w:t>
      </w:r>
      <w:r w:rsidR="00BB495E">
        <w:t>s</w:t>
      </w:r>
      <w:r>
        <w:t xml:space="preserve"> of </w:t>
      </w:r>
      <w:r w:rsidR="00BB495E">
        <w:t>2,3-dichloronitrobenzene, 2,4-dichloronitrobenzene, 2.5-dichloronitrobenzene, 3.4-dichloronitrobenzene, and 3,5-dichloronitrobenzene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p w14:paraId="1974FB9E" w14:textId="77777777" w:rsidR="00574D61" w:rsidRPr="00932894" w:rsidRDefault="00574D61" w:rsidP="00D4221C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48"/>
        <w:gridCol w:w="8558"/>
      </w:tblGrid>
      <w:tr w:rsidR="00574D61" w:rsidRPr="00574D61" w14:paraId="7280CF9A" w14:textId="77777777" w:rsidTr="005068A7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F2673A8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0" w:type="auto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12FD165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OXWIW</w:t>
            </w:r>
          </w:p>
        </w:tc>
      </w:tr>
      <w:tr w:rsidR="00574D61" w:rsidRPr="00574D61" w14:paraId="2F17A51A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2A944D3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2C2327C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6 H3 N1 O2 Cl2</w:t>
            </w:r>
          </w:p>
        </w:tc>
      </w:tr>
      <w:tr w:rsidR="00574D61" w:rsidRPr="00574D61" w14:paraId="04A710AD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C62069C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7A44991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,3-Dichloronitrobenzene</w:t>
            </w:r>
          </w:p>
        </w:tc>
      </w:tr>
      <w:tr w:rsidR="00574D61" w:rsidRPr="00574D61" w14:paraId="2BFEE341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8377DE3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3E53A6B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,2-Dichloro-3-nitrobenzene</w:t>
            </w:r>
          </w:p>
        </w:tc>
      </w:tr>
      <w:tr w:rsidR="00574D61" w:rsidRPr="00574D61" w14:paraId="1AE333EA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C60F9EB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F60AD3F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-Nitro-2,3-dichlorobenzene; 2,3-Dichloro-1-nitrobenzene</w:t>
            </w:r>
          </w:p>
        </w:tc>
      </w:tr>
      <w:tr w:rsidR="00574D61" w:rsidRPr="00574D61" w14:paraId="4337EA08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94B4C4F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SD Refcodes</w:t>
            </w:r>
          </w:p>
        </w:tc>
        <w:tc>
          <w:tcPr>
            <w:tcW w:w="0" w:type="auto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8BB444B" w14:textId="77777777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74D61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OXWIW</w:t>
            </w:r>
          </w:p>
        </w:tc>
      </w:tr>
      <w:tr w:rsidR="00574D61" w:rsidRPr="00574D61" w14:paraId="35ED8E4D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789428B" w14:textId="09BF29EF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7CAB0CD" w14:textId="05B87DFC" w:rsidR="00574D61" w:rsidRP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574D61" w:rsidRPr="00574D61" w14:paraId="44001F8B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9C8EA10" w14:textId="35A8048B" w:rsid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BC87368" w14:textId="09C30F4F" w:rsid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arah Barnett</w:t>
            </w:r>
          </w:p>
        </w:tc>
      </w:tr>
      <w:tr w:rsidR="00574D61" w:rsidRPr="00574D61" w14:paraId="6043EC32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42C449A" w14:textId="1B2EEFC4" w:rsid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150B532" w14:textId="72B0F02B" w:rsidR="00574D61" w:rsidRDefault="00574D61" w:rsidP="00574D6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05-2008</w:t>
            </w:r>
          </w:p>
        </w:tc>
      </w:tr>
      <w:tr w:rsidR="00574D61" w:rsidRPr="00574D61" w14:paraId="5C959665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0B3D4421" w14:textId="381EE211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86B6F31" w14:textId="13D3856A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arnett SA, Johnston A, Florence AJ, Price SL, Tocher DA, 2008. Cryst. Growth Des. 8, 24-36</w:t>
            </w:r>
          </w:p>
        </w:tc>
      </w:tr>
      <w:tr w:rsidR="00574D61" w:rsidRPr="00574D61" w14:paraId="6DA739F8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6146A48" w14:textId="7B1541C2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83E0088" w14:textId="7988AD47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574D61" w:rsidRPr="00574D61" w14:paraId="55532BBB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841DD45" w14:textId="4DDBBDBF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1D28C0B" w14:textId="484F6479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 (published)</w:t>
            </w:r>
          </w:p>
        </w:tc>
      </w:tr>
      <w:tr w:rsidR="00574D61" w:rsidRPr="00574D61" w14:paraId="5632AC09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00AC81E" w14:textId="3DE89C6C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8ABE9BC" w14:textId="1FC5B54D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REL (3.0)</w:t>
            </w:r>
          </w:p>
        </w:tc>
      </w:tr>
      <w:tr w:rsidR="00574D61" w:rsidRPr="00574D61" w14:paraId="67D0851E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44AADCA" w14:textId="67C9622A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FFA13A5" w14:textId="33C7CDB5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0-EarlySearches\home\louise_price.eminerals\2,3-dichloronitrobenzene</w:t>
            </w:r>
          </w:p>
        </w:tc>
      </w:tr>
      <w:tr w:rsidR="00574D61" w:rsidRPr="00574D61" w14:paraId="5D39689E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056D8762" w14:textId="132B7A8A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5EF6D1A" w14:textId="0608B530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sotropic RiceDay potential. All parameters taken from the Rice potential. Isotropic chlorine parameters from Day potential added.</w:t>
            </w:r>
          </w:p>
        </w:tc>
      </w:tr>
      <w:tr w:rsidR="00574D61" w:rsidRPr="00574D61" w14:paraId="77BC4975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F8131E7" w14:textId="3457269E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FF000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A645FCE" w14:textId="0E715038" w:rsidR="00574D61" w:rsidRDefault="00574D61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</w:t>
            </w:r>
          </w:p>
        </w:tc>
      </w:tr>
      <w:tr w:rsidR="00A92193" w:rsidRPr="00574D61" w14:paraId="709327BE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9499034" w14:textId="36072A99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62E12C7" w14:textId="4BFA0E97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A92193" w:rsidRPr="00574D61" w14:paraId="467FB106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DBD28F4" w14:textId="530E9CFB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CD8DC14" w14:textId="72A93920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nuary 2024</w:t>
            </w:r>
          </w:p>
        </w:tc>
      </w:tr>
      <w:tr w:rsidR="00A92193" w:rsidRPr="00574D61" w14:paraId="7EB13812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4E0636C9" w14:textId="610168B3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F709FD9" w14:textId="0E1A8069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 publication planned.</w:t>
            </w:r>
          </w:p>
        </w:tc>
      </w:tr>
      <w:tr w:rsidR="00A92193" w:rsidRPr="00574D61" w14:paraId="4BFD505C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CD9D088" w14:textId="61C12D3A" w:rsidR="00A92193" w:rsidRDefault="00A9219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B21D536" w14:textId="4AF10806" w:rsidR="00A92193" w:rsidRDefault="00A9219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A92193" w:rsidRPr="00574D61" w14:paraId="14C5E5F2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0A17A35" w14:textId="6D69F160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DDA24E2" w14:textId="145DD5DB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</w:tr>
      <w:tr w:rsidR="00A92193" w:rsidRPr="00574D61" w14:paraId="4BA96FA7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17235AB" w14:textId="3A3B8BCA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581B27F" w14:textId="196E9C0D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(2.4.3), DMACRYS (2.3.1.1)</w:t>
            </w:r>
          </w:p>
        </w:tc>
      </w:tr>
      <w:tr w:rsidR="00A92193" w:rsidRPr="00574D61" w14:paraId="230B58E4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E37DAD5" w14:textId="3D0FF401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FD32A52" w14:textId="28109225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3dcnb/CrystPred/</w:t>
            </w:r>
          </w:p>
        </w:tc>
      </w:tr>
      <w:tr w:rsidR="00A92193" w:rsidRPr="00574D61" w14:paraId="0E10E477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0BD1BD47" w14:textId="1EC36FBB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857096A" w14:textId="4AA22E0D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+ DMACRYS with GDMA2.2(PBE0/6-31G(d,p)) + FIT</w:t>
            </w:r>
          </w:p>
        </w:tc>
      </w:tr>
      <w:tr w:rsidR="00A92193" w:rsidRPr="00574D61" w14:paraId="26749B19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6800422" w14:textId="2E8C693C" w:rsidR="00A92193" w:rsidRDefault="00A9219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82B76AD" w14:textId="5BADEF5F" w:rsidR="00A92193" w:rsidRDefault="00A9219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A92193" w:rsidRPr="00574D61" w14:paraId="0CC837EC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0E05D916" w14:textId="767EFD10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165E328" w14:textId="00BF50F8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A92193" w:rsidRPr="00574D61" w14:paraId="59A171C7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B17F0FD" w14:textId="35F9FBA6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08501C4" w14:textId="5237D1D7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20, CrystalOptimizer (2.4.7.1), DMACRYS (2.3.1.1)</w:t>
            </w:r>
          </w:p>
        </w:tc>
      </w:tr>
      <w:tr w:rsidR="00A92193" w:rsidRPr="00574D61" w14:paraId="67477278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6571FAD" w14:textId="63D27D60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7670C16" w14:textId="1D20B3CE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3dcnb/CrystOpt/</w:t>
            </w:r>
          </w:p>
        </w:tc>
      </w:tr>
      <w:tr w:rsidR="00A92193" w:rsidRPr="00574D61" w14:paraId="57CCDF3F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1273F332" w14:textId="0A9E96D8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5458A07" w14:textId="010D8802" w:rsidR="00A92193" w:rsidRDefault="00A92193" w:rsidP="00A9219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ystalOptimizer with GDMA2.2(PBE0/6-31G(d,p)) + FIT</w:t>
            </w:r>
          </w:p>
        </w:tc>
      </w:tr>
      <w:tr w:rsidR="00A92193" w:rsidRPr="00574D61" w14:paraId="09A33419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9D8F632" w14:textId="57E0AD71" w:rsidR="00A92193" w:rsidRDefault="00A9219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369B722" w14:textId="616AACAE" w:rsidR="00A92193" w:rsidRDefault="00A9219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068A7" w:rsidRPr="00574D61" w14:paraId="1EA31E0B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97113AA" w14:textId="1CFFCAE1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20C5845" w14:textId="1C16D216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5068A7" w:rsidRPr="00574D61" w14:paraId="02A8A480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05E41386" w14:textId="69616977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9CDAE69" w14:textId="5917F76F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10, DMACRYS (2.3.1.1)</w:t>
            </w:r>
          </w:p>
        </w:tc>
      </w:tr>
      <w:tr w:rsidR="005068A7" w:rsidRPr="00574D61" w14:paraId="08F8B09B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B7607E5" w14:textId="5F63F2A9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A19C072" w14:textId="18611523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3dcnb/PCM/</w:t>
            </w:r>
          </w:p>
        </w:tc>
      </w:tr>
      <w:tr w:rsidR="005068A7" w:rsidRPr="00574D61" w14:paraId="05EC0541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13505E89" w14:textId="5F74AE17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D475DF4" w14:textId="1A47820C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0/6-31G(d,p))) + FIT</w:t>
            </w:r>
          </w:p>
        </w:tc>
      </w:tr>
      <w:tr w:rsidR="005068A7" w:rsidRPr="00574D61" w14:paraId="1841AFF0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1EFA7C86" w14:textId="77777777" w:rsidR="005068A7" w:rsidRDefault="005068A7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24" w:space="0" w:color="00B0F0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0A87D6A2" w14:textId="77777777" w:rsidR="005068A7" w:rsidRDefault="005068A7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67CFD" w:rsidRPr="00574D61" w14:paraId="5F665903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</w:tcPr>
          <w:p w14:paraId="12C2F173" w14:textId="4465667F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FCODE</w:t>
            </w:r>
          </w:p>
        </w:tc>
        <w:tc>
          <w:tcPr>
            <w:tcW w:w="0" w:type="auto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BB5901C" w14:textId="011A0077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IWQEM</w:t>
            </w:r>
          </w:p>
        </w:tc>
      </w:tr>
      <w:tr w:rsidR="00B67CFD" w:rsidRPr="00574D61" w14:paraId="46074D6A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219BD7A0" w14:textId="5D907F0A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rmula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2ABDB41" w14:textId="0B668A1D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6 H3 N1 O2 Cl2</w:t>
            </w:r>
          </w:p>
        </w:tc>
      </w:tr>
      <w:tr w:rsidR="00B67CFD" w:rsidRPr="00574D61" w14:paraId="641AC415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3312472C" w14:textId="247D8024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mmon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F413853" w14:textId="7DA9A8A9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4-Dichloronitrobenzene</w:t>
            </w:r>
          </w:p>
        </w:tc>
      </w:tr>
      <w:tr w:rsidR="00B67CFD" w:rsidRPr="00574D61" w14:paraId="5F5F5F95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623D61D1" w14:textId="70B85573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UPAC Systematic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7DE89F5" w14:textId="6AB318EE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3-Dichloro-4-nitrobenzene</w:t>
            </w:r>
          </w:p>
        </w:tc>
      </w:tr>
      <w:tr w:rsidR="00B67CFD" w:rsidRPr="00574D61" w14:paraId="206707D0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3BE3632E" w14:textId="73D061E9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ther Names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D60AA03" w14:textId="1C4926BA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-Nitro-2,4-dichlorobenzene</w:t>
            </w:r>
          </w:p>
        </w:tc>
      </w:tr>
      <w:tr w:rsidR="00B67CFD" w:rsidRPr="00574D61" w14:paraId="418CBB3B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38B2B2FD" w14:textId="3D5F6372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SD Refcodes</w:t>
            </w:r>
          </w:p>
        </w:tc>
        <w:tc>
          <w:tcPr>
            <w:tcW w:w="0" w:type="auto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A8954F3" w14:textId="0F76D6E5" w:rsidR="00B67CFD" w:rsidRDefault="00B67CFD" w:rsidP="00B67C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IWQEM</w:t>
            </w:r>
          </w:p>
        </w:tc>
      </w:tr>
      <w:tr w:rsidR="00A92193" w:rsidRPr="00574D61" w14:paraId="6D564CDE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BB8B150" w14:textId="248AF0FE" w:rsidR="00A92193" w:rsidRDefault="00B67CFD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7770DB9" w14:textId="014C1446" w:rsidR="00A92193" w:rsidRDefault="00B67CFD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</w:t>
            </w:r>
          </w:p>
        </w:tc>
      </w:tr>
      <w:tr w:rsidR="005C1DB8" w:rsidRPr="00574D61" w14:paraId="51F25C49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67469F0" w14:textId="1DC623C7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B10E371" w14:textId="55573846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rah Barnett</w:t>
            </w:r>
          </w:p>
        </w:tc>
      </w:tr>
      <w:tr w:rsidR="005C1DB8" w:rsidRPr="00574D61" w14:paraId="69A3344A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1B701D1" w14:textId="0E16AB00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4CD78E1" w14:textId="16AAE31D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05-2008</w:t>
            </w:r>
          </w:p>
        </w:tc>
      </w:tr>
      <w:tr w:rsidR="005C1DB8" w:rsidRPr="00574D61" w14:paraId="43A982CB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6B75787C" w14:textId="34D78748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49C1A4C" w14:textId="4B6DB464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arnett SA, Johnston A, Florence AJ, Price SL, Tocher DA, 2008. Cryst. Growth Des. 8, 24-36</w:t>
            </w:r>
          </w:p>
        </w:tc>
      </w:tr>
      <w:tr w:rsidR="00B67CFD" w:rsidRPr="00574D61" w14:paraId="0362123C" w14:textId="77777777" w:rsidTr="005068A7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BADC800" w14:textId="57AF11FB" w:rsidR="00B67CFD" w:rsidRDefault="005C1DB8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4DE68AA" w14:textId="7251BC12" w:rsidR="00B67CFD" w:rsidRDefault="005C1DB8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5C1DB8" w:rsidRPr="00574D61" w14:paraId="4C833258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B7F243E" w14:textId="7EA27983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79E3C7C" w14:textId="2334A38E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 (published)</w:t>
            </w:r>
          </w:p>
        </w:tc>
      </w:tr>
      <w:tr w:rsidR="005C1DB8" w:rsidRPr="00574D61" w14:paraId="7DD861D2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FDC02EC" w14:textId="6A82028D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668CEF6" w14:textId="18A8BB5C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REL (4.1.1)</w:t>
            </w:r>
          </w:p>
        </w:tc>
      </w:tr>
      <w:tr w:rsidR="005C1DB8" w:rsidRPr="00574D61" w14:paraId="07DBE236" w14:textId="77777777" w:rsidTr="005068A7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2D1E02D" w14:textId="4B7541FA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8921928" w14:textId="6C70F35A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0-EarlySearches\home\louise_price.eminerals\2,4-dichloronitrobenzene</w:t>
            </w:r>
          </w:p>
        </w:tc>
      </w:tr>
      <w:tr w:rsidR="005C1DB8" w:rsidRPr="00574D61" w14:paraId="7855890A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7CCD683D" w14:textId="4434B43D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F24F846" w14:textId="34F35B68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sotropic RiceDay potential. All parameters taken from the Rice potential. Isotropic chlorine parameters from Day potential added.</w:t>
            </w:r>
          </w:p>
        </w:tc>
      </w:tr>
      <w:tr w:rsidR="00B67CFD" w:rsidRPr="00574D61" w14:paraId="7B6D7302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D7A5F76" w14:textId="6DCBB82C" w:rsidR="00B67CFD" w:rsidRDefault="005C1DB8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FF000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AAD0A36" w14:textId="3B65731C" w:rsidR="00B67CFD" w:rsidRDefault="005C1DB8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</w:t>
            </w:r>
          </w:p>
        </w:tc>
      </w:tr>
      <w:tr w:rsidR="005C1DB8" w:rsidRPr="00574D61" w14:paraId="16F28A0A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BE2BCF5" w14:textId="3C51FAAB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477E755" w14:textId="300A47FD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5C1DB8" w:rsidRPr="00574D61" w14:paraId="7A882EF6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7004AB4" w14:textId="157894E5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13E9FE1" w14:textId="4DF4E2D1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nuary 2024</w:t>
            </w:r>
          </w:p>
        </w:tc>
      </w:tr>
      <w:tr w:rsidR="005C1DB8" w:rsidRPr="00574D61" w14:paraId="03C57ECF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6B413CB3" w14:textId="46AE4CA8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0C29471" w14:textId="27BFB5FB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 publication planned.</w:t>
            </w:r>
          </w:p>
        </w:tc>
      </w:tr>
      <w:tr w:rsidR="00B67CFD" w:rsidRPr="00574D61" w14:paraId="6A95B1AB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2FC35EF" w14:textId="72C8DA48" w:rsidR="00B67CFD" w:rsidRDefault="005C1DB8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0ADE778" w14:textId="1E6B013B" w:rsidR="00B67CFD" w:rsidRDefault="005C1DB8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5C1DB8" w:rsidRPr="00574D61" w14:paraId="47140311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F33FDD3" w14:textId="33F784F2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89D56B3" w14:textId="39B40DEF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</w:tr>
      <w:tr w:rsidR="005C1DB8" w:rsidRPr="00574D61" w14:paraId="3273860C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BDE4736" w14:textId="3ABFF305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95EBC88" w14:textId="70DAEB98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(2.4.3), DMACRYS (2.3.1.1)</w:t>
            </w:r>
          </w:p>
        </w:tc>
      </w:tr>
      <w:tr w:rsidR="005C1DB8" w:rsidRPr="00574D61" w14:paraId="4F103FD3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C401496" w14:textId="2ECA9CA3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1629C3A" w14:textId="2DE7F082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4dcnb/CrystPred/</w:t>
            </w:r>
          </w:p>
        </w:tc>
      </w:tr>
      <w:tr w:rsidR="005C1DB8" w:rsidRPr="00574D61" w14:paraId="1A990095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42E89E48" w14:textId="36027628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10CFED4" w14:textId="177BA896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+ DMACRYS with GDMA2.2(PBE0/6-31G(d,p)) + FIT</w:t>
            </w:r>
          </w:p>
        </w:tc>
      </w:tr>
      <w:tr w:rsidR="005C1DB8" w:rsidRPr="00574D61" w14:paraId="3044B9A0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0FFCB70" w14:textId="2571D94A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02C5850" w14:textId="1BA9B2C4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C1DB8" w:rsidRPr="00574D61" w14:paraId="17403DF8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50820CA" w14:textId="61447FA4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3DED93A" w14:textId="1BE1AE17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5C1DB8" w:rsidRPr="00574D61" w14:paraId="66CD7718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85E374C" w14:textId="77870B53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17C40C5" w14:textId="12CA5E59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20, CrystalOptimizer (2.4.7.1), DMACRYS (2.3.1.1)</w:t>
            </w:r>
          </w:p>
        </w:tc>
      </w:tr>
      <w:tr w:rsidR="005C1DB8" w:rsidRPr="00574D61" w14:paraId="12D6B684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1120B9E" w14:textId="2D3E8247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C548DF5" w14:textId="5218A62C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4dcnb/CrystOpt/</w:t>
            </w:r>
          </w:p>
        </w:tc>
      </w:tr>
      <w:tr w:rsidR="005C1DB8" w:rsidRPr="00574D61" w14:paraId="1C30041D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2C2F1882" w14:textId="16ABD1A9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5CBF2D8" w14:textId="5896F48B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ystalOptimizer with GDMA2.2(PBE0/6-31G(d,p)) + FIT</w:t>
            </w:r>
          </w:p>
        </w:tc>
      </w:tr>
      <w:tr w:rsidR="00B67CFD" w:rsidRPr="00574D61" w14:paraId="13613CA1" w14:textId="77777777" w:rsidTr="0004246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7E65D94" w14:textId="0102F3A9" w:rsidR="00B67CFD" w:rsidRDefault="005C1DB8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BA0D03A" w14:textId="694A45ED" w:rsidR="00B67CFD" w:rsidRDefault="005C1DB8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C1DB8" w:rsidRPr="00574D61" w14:paraId="5BC56DFA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88F2F49" w14:textId="233866F4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815EA2C" w14:textId="45D265F9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5C1DB8" w:rsidRPr="00574D61" w14:paraId="1178C0A5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D2DE6E8" w14:textId="634A61F4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500242E" w14:textId="379CBD49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10, DMACRYS (2.3.1.1)</w:t>
            </w:r>
          </w:p>
        </w:tc>
      </w:tr>
      <w:tr w:rsidR="005C1DB8" w:rsidRPr="00574D61" w14:paraId="1633F6E7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3FF9FE5" w14:textId="7DEED808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0A5DDA0" w14:textId="4EE2B752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4dcnb/PCM/</w:t>
            </w:r>
          </w:p>
        </w:tc>
      </w:tr>
      <w:tr w:rsidR="005C1DB8" w:rsidRPr="00574D61" w14:paraId="6CD56533" w14:textId="77777777" w:rsidTr="0004246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63F89D6B" w14:textId="6A9FADE9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3BBF5E6" w14:textId="0ADFBDC8" w:rsidR="005C1DB8" w:rsidRDefault="005C1DB8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0/6-31G(d,p))) + FIT</w:t>
            </w:r>
          </w:p>
        </w:tc>
      </w:tr>
      <w:tr w:rsidR="00042463" w:rsidRPr="00574D61" w14:paraId="18883612" w14:textId="77777777" w:rsidTr="001C54C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06EBBC9E" w14:textId="77777777" w:rsidR="00042463" w:rsidRDefault="00042463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24" w:space="0" w:color="00B0F0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1CAF9F8A" w14:textId="77777777" w:rsidR="00042463" w:rsidRDefault="00042463" w:rsidP="005C1DB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068A7" w:rsidRPr="00574D61" w14:paraId="6C91524D" w14:textId="77777777" w:rsidTr="001C54C3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</w:tcPr>
          <w:p w14:paraId="7FCB4256" w14:textId="468F7F45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FCODE</w:t>
            </w:r>
          </w:p>
        </w:tc>
        <w:tc>
          <w:tcPr>
            <w:tcW w:w="0" w:type="auto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3BCC9AA" w14:textId="0A126119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ZZZEKW</w:t>
            </w:r>
          </w:p>
        </w:tc>
      </w:tr>
      <w:tr w:rsidR="005068A7" w:rsidRPr="00574D61" w14:paraId="5ADF78A8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231C1851" w14:textId="7E23A630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rmula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07DD9666" w14:textId="38AB82CA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6 H3 N1 O2 Cl2</w:t>
            </w:r>
          </w:p>
        </w:tc>
      </w:tr>
      <w:tr w:rsidR="005068A7" w:rsidRPr="00574D61" w14:paraId="636F937D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5ACFFA61" w14:textId="4A366C36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mmon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7C5342D" w14:textId="24E2255E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5-Dichloronitrobenzene</w:t>
            </w:r>
          </w:p>
        </w:tc>
      </w:tr>
      <w:tr w:rsidR="005068A7" w:rsidRPr="00574D61" w14:paraId="64E22415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5A326B61" w14:textId="12C04125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UPAC Systematic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B4E460C" w14:textId="748FF28B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4-Dichloro-2-nitrobenzene</w:t>
            </w:r>
          </w:p>
        </w:tc>
      </w:tr>
      <w:tr w:rsidR="005068A7" w:rsidRPr="00574D61" w14:paraId="6BD78462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339AE395" w14:textId="5158B0FC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ther Names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819AB8F" w14:textId="528AA25D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-Nitro-2,5-dichlorobenzene</w:t>
            </w:r>
          </w:p>
        </w:tc>
      </w:tr>
      <w:tr w:rsidR="005068A7" w:rsidRPr="00574D61" w14:paraId="43A40243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00F0AD83" w14:textId="2B83BC6D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SD Refcodes</w:t>
            </w:r>
          </w:p>
        </w:tc>
        <w:tc>
          <w:tcPr>
            <w:tcW w:w="0" w:type="auto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2C3D3842" w14:textId="77E077FD" w:rsidR="005068A7" w:rsidRDefault="005068A7" w:rsidP="005068A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ZZZEKW02</w:t>
            </w:r>
          </w:p>
        </w:tc>
      </w:tr>
      <w:tr w:rsidR="005068A7" w:rsidRPr="00574D61" w14:paraId="4C2CB827" w14:textId="77777777" w:rsidTr="001C54C3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31C19E9" w14:textId="7A8FD032" w:rsidR="005068A7" w:rsidRDefault="0004246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81AEE17" w14:textId="7A330167" w:rsidR="005068A7" w:rsidRDefault="0004246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</w:t>
            </w:r>
          </w:p>
        </w:tc>
      </w:tr>
      <w:tr w:rsidR="00042463" w:rsidRPr="00574D61" w14:paraId="0BDD6FE9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8081B67" w14:textId="488984F6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A103C12" w14:textId="5EBEB9BE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rah Barnett</w:t>
            </w:r>
          </w:p>
        </w:tc>
      </w:tr>
      <w:tr w:rsidR="00042463" w:rsidRPr="00574D61" w14:paraId="668A1380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E191D29" w14:textId="55E888D6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Date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480A6C1" w14:textId="54D65946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05-2008</w:t>
            </w:r>
          </w:p>
        </w:tc>
      </w:tr>
      <w:tr w:rsidR="00042463" w:rsidRPr="00574D61" w14:paraId="034A0C76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04C85E27" w14:textId="3E2BC2F9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5D0B8B1" w14:textId="2FE39D8E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arnett SA, Johnston A, Florence AJ, Price SL, Tocher DA, 2008. Cryst. Growth Des. 8, 24-36</w:t>
            </w:r>
          </w:p>
        </w:tc>
      </w:tr>
      <w:tr w:rsidR="005068A7" w:rsidRPr="00574D61" w14:paraId="1452FC50" w14:textId="77777777" w:rsidTr="001C54C3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55DE518" w14:textId="39B4D657" w:rsidR="005068A7" w:rsidRDefault="0004246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E2AA044" w14:textId="698FA989" w:rsidR="005068A7" w:rsidRDefault="0004246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042463" w:rsidRPr="00574D61" w14:paraId="789B2A69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6AD5B35" w14:textId="3BE8D169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390E482" w14:textId="3790305A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="001C54C3">
              <w:rPr>
                <w:rFonts w:ascii="Arial" w:hAnsi="Arial" w:cs="Arial"/>
                <w:sz w:val="20"/>
                <w:szCs w:val="20"/>
              </w:rPr>
              <w:t xml:space="preserve"> (published)</w:t>
            </w:r>
          </w:p>
        </w:tc>
      </w:tr>
      <w:tr w:rsidR="00042463" w:rsidRPr="00574D61" w14:paraId="372E93F3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9AAF4A8" w14:textId="415B46BE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E78B117" w14:textId="65B5B074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REL (4.1.1)</w:t>
            </w:r>
          </w:p>
        </w:tc>
      </w:tr>
      <w:tr w:rsidR="00042463" w:rsidRPr="00574D61" w14:paraId="320634D8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71D5B63" w14:textId="7F4E4B96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C479AB1" w14:textId="79B6AFE0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0-EarlySearches\home\louise_price.eminerals\2,5-dichloronitrobenzene</w:t>
            </w:r>
          </w:p>
        </w:tc>
      </w:tr>
      <w:tr w:rsidR="00042463" w:rsidRPr="00574D61" w14:paraId="35D03FEA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1A967706" w14:textId="70862446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960E8D0" w14:textId="652A9407" w:rsidR="00042463" w:rsidRDefault="00042463" w:rsidP="0004246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sotropic RiceDay potential. All parameters taken from the Rice potential. Isotropic chlorine parameters from Day potential added.</w:t>
            </w:r>
          </w:p>
        </w:tc>
      </w:tr>
      <w:tr w:rsidR="005068A7" w:rsidRPr="00574D61" w14:paraId="03263648" w14:textId="77777777" w:rsidTr="001C54C3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DF3D21D" w14:textId="45BB81D7" w:rsidR="005068A7" w:rsidRDefault="0004246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FF000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DD0825E" w14:textId="4570F9A9" w:rsidR="005068A7" w:rsidRDefault="0004246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</w:t>
            </w:r>
          </w:p>
        </w:tc>
      </w:tr>
      <w:tr w:rsidR="001C54C3" w:rsidRPr="00574D61" w14:paraId="35707951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B242DCC" w14:textId="68A345F5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5FDD210" w14:textId="5ABFA9A2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1C54C3" w:rsidRPr="00574D61" w14:paraId="4B14CEBF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69317A9" w14:textId="05DB9FB2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3FF7AC0" w14:textId="558A1C18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nuary 2024</w:t>
            </w:r>
          </w:p>
        </w:tc>
      </w:tr>
      <w:tr w:rsidR="001C54C3" w:rsidRPr="00574D61" w14:paraId="4B0CFA4D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602B3D43" w14:textId="2E64B9E8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5DA1964" w14:textId="693CD66A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 publication planned.</w:t>
            </w:r>
          </w:p>
        </w:tc>
      </w:tr>
      <w:tr w:rsidR="005068A7" w:rsidRPr="00574D61" w14:paraId="3E90E249" w14:textId="77777777" w:rsidTr="001C54C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6161E4A" w14:textId="6709D3E0" w:rsidR="005068A7" w:rsidRDefault="001C54C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994DA8B" w14:textId="7F121369" w:rsidR="005068A7" w:rsidRDefault="001C54C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1C54C3" w:rsidRPr="00574D61" w14:paraId="59119831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02E6F28E" w14:textId="65A84BD7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0F3EE80" w14:textId="047273B7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</w:tr>
      <w:tr w:rsidR="001C54C3" w:rsidRPr="00574D61" w14:paraId="2CCB17EC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127D2795" w14:textId="4BE1F8D2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664317B" w14:textId="3713694E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(2.4.3), DMACRYS (2.3.1.1)</w:t>
            </w:r>
          </w:p>
        </w:tc>
      </w:tr>
      <w:tr w:rsidR="001C54C3" w:rsidRPr="00574D61" w14:paraId="2D09A711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DF15DB5" w14:textId="20E37EE5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FA4B6E8" w14:textId="5287DCE0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5dcnb/CrystPred/</w:t>
            </w:r>
          </w:p>
        </w:tc>
      </w:tr>
      <w:tr w:rsidR="001C54C3" w:rsidRPr="00574D61" w14:paraId="795870FE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351F173B" w14:textId="4131545E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4CAF653" w14:textId="1C7E6F92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+ DMACRYS with GDMA2.2(PBE0/6-31G(d,p)) + FIT</w:t>
            </w:r>
          </w:p>
        </w:tc>
      </w:tr>
      <w:tr w:rsidR="005068A7" w:rsidRPr="00574D61" w14:paraId="673E2DD3" w14:textId="77777777" w:rsidTr="001C54C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1B2FEBB" w14:textId="5C48E851" w:rsidR="005068A7" w:rsidRDefault="001C54C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AE32639" w14:textId="74054A0F" w:rsidR="005068A7" w:rsidRDefault="001C54C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C54C3" w:rsidRPr="00574D61" w14:paraId="350D1982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B7DDB8F" w14:textId="64613193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65CE6C0" w14:textId="7FB7B787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1C54C3" w:rsidRPr="00574D61" w14:paraId="309E02DF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E9E2135" w14:textId="6CE66E7C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36CD115" w14:textId="5F297FA2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20, CrystalOptimizer (2.4.7.1), DMACRYS (2.3.1.1)</w:t>
            </w:r>
          </w:p>
        </w:tc>
      </w:tr>
      <w:tr w:rsidR="001C54C3" w:rsidRPr="00574D61" w14:paraId="730402E9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1F51ED4D" w14:textId="49D0B4A1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5095B65" w14:textId="66AE66F1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5dcnb/CrystOpt/</w:t>
            </w:r>
          </w:p>
        </w:tc>
      </w:tr>
      <w:tr w:rsidR="001C54C3" w:rsidRPr="00574D61" w14:paraId="1AA52DC4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24168DE3" w14:textId="4BB01F51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04DFB0F" w14:textId="3EAE3241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ystalOptimizer with GDMA2.2(PBE0/6-31G(d,p)) + FIT</w:t>
            </w:r>
          </w:p>
        </w:tc>
      </w:tr>
      <w:tr w:rsidR="00B67CFD" w:rsidRPr="00574D61" w14:paraId="3859B4B5" w14:textId="77777777" w:rsidTr="001C54C3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9588D43" w14:textId="492535E3" w:rsidR="00B67CFD" w:rsidRDefault="001C54C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530487D" w14:textId="33912DFE" w:rsidR="00B67CFD" w:rsidRDefault="001C54C3" w:rsidP="00574D6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C54C3" w:rsidRPr="00574D61" w14:paraId="310271E1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42F2FDE" w14:textId="4D1FAB4D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14C23B4" w14:textId="52FB7AF2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1C54C3" w:rsidRPr="00574D61" w14:paraId="1F8330E8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9F734DA" w14:textId="7CBA9AA0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BB37B05" w14:textId="1DCADEEB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10, DMACRYS (2.3.1.1)</w:t>
            </w:r>
          </w:p>
        </w:tc>
      </w:tr>
      <w:tr w:rsidR="001C54C3" w:rsidRPr="00574D61" w14:paraId="56D39F10" w14:textId="77777777" w:rsidTr="001C54C3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179969B" w14:textId="29CEA062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09387F6" w14:textId="76EBA205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25dcnb/PCM/</w:t>
            </w:r>
          </w:p>
        </w:tc>
      </w:tr>
      <w:tr w:rsidR="001C54C3" w:rsidRPr="00574D61" w14:paraId="13B3191A" w14:textId="77777777" w:rsidTr="00C66B71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7AE97F89" w14:textId="48B39287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ACE9EE8" w14:textId="2C09107F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0/6-31G(d,p))) + FIT</w:t>
            </w:r>
          </w:p>
        </w:tc>
      </w:tr>
      <w:tr w:rsidR="001C54C3" w:rsidRPr="00574D61" w14:paraId="25D87E1E" w14:textId="77777777" w:rsidTr="00C66B71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24645338" w14:textId="77777777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24" w:space="0" w:color="00B0F0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37D94929" w14:textId="77777777" w:rsidR="001C54C3" w:rsidRDefault="001C54C3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C66B71" w:rsidRPr="00574D61" w14:paraId="7284BE3D" w14:textId="77777777" w:rsidTr="00C66B71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10127D7" w14:textId="10F483F5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FCODE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46219CD" w14:textId="0F771018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GPUV</w:t>
            </w:r>
          </w:p>
        </w:tc>
      </w:tr>
      <w:tr w:rsidR="00C66B71" w:rsidRPr="00574D61" w14:paraId="682D5D5B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CF0504B" w14:textId="65B12FA3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rmul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A451B19" w14:textId="597D6A46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6 H3 N1 O2 Cl2</w:t>
            </w:r>
          </w:p>
        </w:tc>
      </w:tr>
      <w:tr w:rsidR="00C66B71" w:rsidRPr="00574D61" w14:paraId="700652A8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C29AE6E" w14:textId="386B8CD4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mmon 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61573C0" w14:textId="1106716B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4-Dichloronitrobenzene</w:t>
            </w:r>
          </w:p>
        </w:tc>
      </w:tr>
      <w:tr w:rsidR="00C66B71" w:rsidRPr="00574D61" w14:paraId="1E060D6E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B9CDE9D" w14:textId="3F39C587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UPAC Systematic 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0C1508FA" w14:textId="265B939A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2-Dichloro-4-nitrobenzene</w:t>
            </w:r>
          </w:p>
        </w:tc>
      </w:tr>
      <w:tr w:rsidR="00C66B71" w:rsidRPr="00574D61" w14:paraId="781BB898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8DA99E7" w14:textId="223A4055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ther Nam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54F23C2" w14:textId="2FC2B800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-Nitro-3,4-dichlorobenzene</w:t>
            </w:r>
          </w:p>
        </w:tc>
      </w:tr>
      <w:tr w:rsidR="00C66B71" w:rsidRPr="00574D61" w14:paraId="484F03FE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4503F787" w14:textId="5C19978A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SD Refcod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43BE1B7" w14:textId="5CD7642B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GPUV01</w:t>
            </w:r>
          </w:p>
        </w:tc>
      </w:tr>
      <w:tr w:rsidR="001C54C3" w:rsidRPr="00574D61" w14:paraId="20DA2DA8" w14:textId="77777777" w:rsidTr="00C66B71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3F8F4A2" w14:textId="354EDA62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0CDC3B7" w14:textId="3FB6623A" w:rsidR="00C66B71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</w:t>
            </w:r>
          </w:p>
        </w:tc>
      </w:tr>
      <w:tr w:rsidR="00C66B71" w:rsidRPr="00574D61" w14:paraId="624322E4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130944C" w14:textId="6AA72702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FB5F349" w14:textId="299079BB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rah Barnett</w:t>
            </w:r>
          </w:p>
        </w:tc>
      </w:tr>
      <w:tr w:rsidR="00C66B71" w:rsidRPr="00574D61" w14:paraId="6C33BF48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9A1C1D8" w14:textId="269AB408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D965B27" w14:textId="17F95A1F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05-2008</w:t>
            </w:r>
          </w:p>
        </w:tc>
      </w:tr>
      <w:tr w:rsidR="00C66B71" w:rsidRPr="00574D61" w14:paraId="3E7B6936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42C73BD9" w14:textId="5403081D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04FBFBB" w14:textId="135B2ADD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arnett SA, Johnston A, Florence AJ, Price SL, Tocher DA, 2008. Cryst. Growth Des. 8, 24-36.</w:t>
            </w:r>
          </w:p>
        </w:tc>
      </w:tr>
      <w:tr w:rsidR="001C54C3" w:rsidRPr="00574D61" w14:paraId="7802414F" w14:textId="77777777" w:rsidTr="00C66B71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7DEF17D" w14:textId="51606A87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FF0000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EE310A4" w14:textId="7AE3AE8E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C66B71" w:rsidRPr="00574D61" w14:paraId="41A19C9B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CEB10FA" w14:textId="0C8719F7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0F71306" w14:textId="0F615561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 (published)</w:t>
            </w:r>
          </w:p>
        </w:tc>
      </w:tr>
      <w:tr w:rsidR="00C66B71" w:rsidRPr="00574D61" w14:paraId="2E17C06C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380DAAB" w14:textId="04919E30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1517C3C" w14:textId="616E4704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REL (3.0)</w:t>
            </w:r>
          </w:p>
        </w:tc>
      </w:tr>
      <w:tr w:rsidR="00C66B71" w:rsidRPr="00574D61" w14:paraId="3615DCF3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D7302AC" w14:textId="6BC511D5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03A427F" w14:textId="024A1AFC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0-EarlySearches\home\louise_price.eminerals\3,5-dichloronitrobenzene</w:t>
            </w:r>
          </w:p>
        </w:tc>
      </w:tr>
      <w:tr w:rsidR="00C66B71" w:rsidRPr="00574D61" w14:paraId="04CE6D05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2A63EA45" w14:textId="6FF9D9BC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61F2B56" w14:textId="5F22F73C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sotropic RiceDay potential. All parameters taken from the Rice potential. Isotropic chlorine parameters from Day potential added.</w:t>
            </w:r>
          </w:p>
        </w:tc>
      </w:tr>
      <w:tr w:rsidR="001C54C3" w:rsidRPr="00574D61" w14:paraId="1FDCFB24" w14:textId="77777777" w:rsidTr="00C66B71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0D33DE8" w14:textId="3227E8CE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FF000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2FAF02E" w14:textId="401AFA4F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</w:t>
            </w:r>
          </w:p>
        </w:tc>
      </w:tr>
      <w:tr w:rsidR="00C66B71" w:rsidRPr="00574D61" w14:paraId="7333ECF8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26E1875" w14:textId="5570DB04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4AD30BF" w14:textId="658F1ADE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C66B71" w:rsidRPr="00574D61" w14:paraId="07168907" w14:textId="77777777" w:rsidTr="00C66B7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C1BC3DF" w14:textId="3E069E80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0361D81" w14:textId="1EFB64E7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nuary 2024</w:t>
            </w:r>
          </w:p>
        </w:tc>
      </w:tr>
      <w:tr w:rsidR="00C66B71" w:rsidRPr="00574D61" w14:paraId="7BC763EE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0BC843CC" w14:textId="2D5AA193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CDD95C5" w14:textId="08F54BF6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 publication planned.</w:t>
            </w:r>
          </w:p>
        </w:tc>
      </w:tr>
      <w:tr w:rsidR="001C54C3" w:rsidRPr="00574D61" w14:paraId="34DD4510" w14:textId="77777777" w:rsidTr="00074781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DDAB052" w14:textId="1F1E1066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9AB1F50" w14:textId="5F67E089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C66B71" w:rsidRPr="00574D61" w14:paraId="5BCBF556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21B13CC" w14:textId="18110CEA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3D34A09" w14:textId="61293264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</w:tr>
      <w:tr w:rsidR="00C66B71" w:rsidRPr="00574D61" w14:paraId="44753F98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156AF2C" w14:textId="4CCA7EFA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58B1A1B" w14:textId="0F76225A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(2.4.3), DMACRYS (2.3.1.1)</w:t>
            </w:r>
          </w:p>
        </w:tc>
      </w:tr>
      <w:tr w:rsidR="00C66B71" w:rsidRPr="00574D61" w14:paraId="5AF61CB7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C1310C1" w14:textId="1A5B498C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27699C6" w14:textId="3B2146F8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34dcnb/CrystPred/</w:t>
            </w:r>
          </w:p>
        </w:tc>
      </w:tr>
      <w:tr w:rsidR="00C66B71" w:rsidRPr="00574D61" w14:paraId="6029F4B1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0404CEB9" w14:textId="06AC5A09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77B4C46" w14:textId="1D06B8C1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+ DMACRYS with GDMA2.2(PBE0/6-31G(d,p)) + FIT</w:t>
            </w:r>
          </w:p>
        </w:tc>
      </w:tr>
      <w:tr w:rsidR="001C54C3" w:rsidRPr="00574D61" w14:paraId="7055CF41" w14:textId="77777777" w:rsidTr="00074781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995D7CC" w14:textId="10271D9C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484A90B" w14:textId="47A7B354" w:rsidR="001C54C3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C66B71" w:rsidRPr="00574D61" w14:paraId="63EF5278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12F6921" w14:textId="2553BE05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2E0C4EB" w14:textId="18AD89B4" w:rsidR="00C66B71" w:rsidRDefault="00C66B71" w:rsidP="00C66B7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074781" w:rsidRPr="00574D61" w14:paraId="7701B57D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DC7B95C" w14:textId="0B0D3F5B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21EE9F3" w14:textId="1644314C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20, CrystalOptimizer (2.4.7.1), DMACRYS (2.3.1.1)</w:t>
            </w:r>
          </w:p>
        </w:tc>
      </w:tr>
      <w:tr w:rsidR="00074781" w:rsidRPr="00574D61" w14:paraId="1B00E97E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61ED5C7" w14:textId="0414E0B8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7FC0962" w14:textId="2FFD9B4E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34dcnb/CrystOpt/</w:t>
            </w:r>
          </w:p>
        </w:tc>
      </w:tr>
      <w:tr w:rsidR="00074781" w:rsidRPr="00574D61" w14:paraId="0EB868D9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1839A502" w14:textId="2F3BDC79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67C0428" w14:textId="2685DF55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ystalOptimizer with GDMA2.2(PBE0/6-31G(d,p)) + FIT</w:t>
            </w:r>
          </w:p>
        </w:tc>
      </w:tr>
      <w:tr w:rsidR="00C66B71" w:rsidRPr="00574D61" w14:paraId="5C1174A4" w14:textId="77777777" w:rsidTr="00074781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54B6866" w14:textId="09EEA118" w:rsidR="00C66B71" w:rsidRDefault="0007478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8F0E1C1" w14:textId="22A6DD81" w:rsidR="00C66B71" w:rsidRDefault="0007478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074781" w:rsidRPr="00574D61" w14:paraId="674975C3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9FF93A3" w14:textId="49D70FD2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CCFB46D" w14:textId="5A86D71C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074781" w:rsidRPr="00574D61" w14:paraId="2CB034BF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1108C7F" w14:textId="0DF66235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2EA9703" w14:textId="402252F6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10, DMACRYS (2.3.1.1)</w:t>
            </w:r>
          </w:p>
        </w:tc>
      </w:tr>
      <w:tr w:rsidR="00074781" w:rsidRPr="00574D61" w14:paraId="6124C819" w14:textId="77777777" w:rsidTr="00074781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04F393B" w14:textId="3BA22777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A538512" w14:textId="56D0C982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34dcnb/PCM/</w:t>
            </w:r>
          </w:p>
        </w:tc>
      </w:tr>
      <w:tr w:rsidR="00074781" w:rsidRPr="00574D61" w14:paraId="268BEA61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63235CE8" w14:textId="22CF72CB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EB02518" w14:textId="0B73A52C" w:rsidR="00074781" w:rsidRDefault="00074781" w:rsidP="00074781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0/6-31G(d,p))) + FIT</w:t>
            </w:r>
          </w:p>
        </w:tc>
      </w:tr>
      <w:tr w:rsidR="00C66B71" w:rsidRPr="00574D61" w14:paraId="7E866CE0" w14:textId="77777777" w:rsidTr="00D053BF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4FADE7D8" w14:textId="77777777" w:rsidR="00C66B71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24" w:space="0" w:color="00B0F0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5DA42E05" w14:textId="77777777" w:rsidR="00C66B71" w:rsidRDefault="00C66B71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80615" w:rsidRPr="00574D61" w14:paraId="3A2D010C" w14:textId="77777777" w:rsidTr="00D053BF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AC238F6" w14:textId="1B44353B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FCODE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81008C4" w14:textId="22BAC997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IBWEU</w:t>
            </w:r>
          </w:p>
        </w:tc>
      </w:tr>
      <w:tr w:rsidR="00880615" w:rsidRPr="00574D61" w14:paraId="37DCDB12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AA6B261" w14:textId="72D45F53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rmul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8163ADB" w14:textId="5859D934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6 H3 N1 O2 Cl2</w:t>
            </w:r>
          </w:p>
        </w:tc>
      </w:tr>
      <w:tr w:rsidR="00880615" w:rsidRPr="00574D61" w14:paraId="4FF27A1B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1D56984" w14:textId="0B929166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mmon 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33DABBE" w14:textId="10E09D9F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5-Dichloronitrobenzene</w:t>
            </w:r>
          </w:p>
        </w:tc>
      </w:tr>
      <w:tr w:rsidR="00880615" w:rsidRPr="00574D61" w14:paraId="09946A64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ECF9338" w14:textId="140B8CA5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UPAC Systematic 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2C4FB9B7" w14:textId="1A1F4C0B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3-Dichloro-5-nitrobenzene</w:t>
            </w:r>
          </w:p>
        </w:tc>
      </w:tr>
      <w:tr w:rsidR="00880615" w:rsidRPr="00574D61" w14:paraId="7FD7470F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9A2E661" w14:textId="3DB4FB04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ther Nam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96CD941" w14:textId="630EAB0F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-Nitro-3,5-dichlorobenzene</w:t>
            </w:r>
          </w:p>
        </w:tc>
      </w:tr>
      <w:tr w:rsidR="00880615" w:rsidRPr="00574D61" w14:paraId="7BFB1E5D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07FB8490" w14:textId="44C539C9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SD Refcod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7192DB3" w14:textId="5D46BDF7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IBWEU02</w:t>
            </w:r>
          </w:p>
        </w:tc>
      </w:tr>
      <w:tr w:rsidR="00C66B71" w:rsidRPr="00574D61" w14:paraId="0F441A84" w14:textId="77777777" w:rsidTr="00D053BF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22F5012" w14:textId="2AA95C92" w:rsidR="00C66B71" w:rsidRDefault="00880615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C1F7E7B" w14:textId="3E51096F" w:rsidR="00C66B71" w:rsidRDefault="00880615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</w:t>
            </w:r>
          </w:p>
        </w:tc>
      </w:tr>
      <w:tr w:rsidR="00880615" w:rsidRPr="00574D61" w14:paraId="11EAC63F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C6F5118" w14:textId="3B00DD8C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586DD76" w14:textId="2B400E1D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rah Barnett</w:t>
            </w:r>
          </w:p>
        </w:tc>
      </w:tr>
      <w:tr w:rsidR="00880615" w:rsidRPr="00574D61" w14:paraId="1EA9090A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F2BCD1C" w14:textId="536A4899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E689F03" w14:textId="2F6FFC29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05-2008</w:t>
            </w:r>
          </w:p>
        </w:tc>
      </w:tr>
      <w:tr w:rsidR="00880615" w:rsidRPr="00574D61" w14:paraId="249670F3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1DA9A899" w14:textId="76297DEB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0B5AC0F" w14:textId="30D09616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arnett SA, Johnston A, Florence AJ, Price SL, Tocher DA, 2008. Cryst. Growth Des. 8, 24-36.</w:t>
            </w:r>
          </w:p>
        </w:tc>
      </w:tr>
      <w:tr w:rsidR="00C66B71" w:rsidRPr="00574D61" w14:paraId="6AF5C109" w14:textId="77777777" w:rsidTr="00D053BF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62A03B3" w14:textId="4C204EFC" w:rsidR="00C66B71" w:rsidRDefault="00880615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FF0000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4DCF026" w14:textId="316A6A06" w:rsidR="00C66B71" w:rsidRDefault="00880615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880615" w:rsidRPr="00574D61" w14:paraId="19729431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A0E1C3D" w14:textId="2C2B5A53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A5E29B3" w14:textId="3357D636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 (published)</w:t>
            </w:r>
          </w:p>
        </w:tc>
      </w:tr>
      <w:tr w:rsidR="00880615" w:rsidRPr="00574D61" w14:paraId="56D5017F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F973B38" w14:textId="7EE9C8BB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7C7CB74" w14:textId="69C6A1C5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REL (4.1.1)</w:t>
            </w:r>
          </w:p>
        </w:tc>
      </w:tr>
      <w:tr w:rsidR="00880615" w:rsidRPr="00574D61" w14:paraId="1533603D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C3A7C25" w14:textId="3BABA56A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AB963B8" w14:textId="42F5A9C0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0-EarlySearches\home\louise_price.eminerals\3,5-dichloronitrobenzene</w:t>
            </w:r>
          </w:p>
        </w:tc>
      </w:tr>
      <w:tr w:rsidR="00880615" w:rsidRPr="00574D61" w14:paraId="56FC2636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2B957CC4" w14:textId="657E0736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0E04678" w14:textId="2EE78201" w:rsidR="00880615" w:rsidRDefault="00880615" w:rsidP="0088061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sotropic RiceDay potential. All parameters taken from the Rice potential. Isotropic chlorine parameters from Day potential added.</w:t>
            </w:r>
          </w:p>
        </w:tc>
      </w:tr>
      <w:tr w:rsidR="00C66B71" w:rsidRPr="00574D61" w14:paraId="5F13F941" w14:textId="77777777" w:rsidTr="00D053BF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00415B0" w14:textId="5A9BD3E5" w:rsidR="00C66B71" w:rsidRDefault="00880615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FF000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7C0EB6A" w14:textId="271CE3F1" w:rsidR="00C66B71" w:rsidRDefault="00880615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</w:t>
            </w:r>
          </w:p>
        </w:tc>
      </w:tr>
      <w:tr w:rsidR="00D053BF" w:rsidRPr="00574D61" w14:paraId="28CE97D7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0A7C014" w14:textId="284CD2E2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E80A889" w14:textId="2642DDAD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D053BF" w:rsidRPr="00574D61" w14:paraId="1C818BB4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33878C1" w14:textId="6E3F0AD0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87D5DBB" w14:textId="038ECD05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nuary 2024</w:t>
            </w:r>
          </w:p>
        </w:tc>
      </w:tr>
      <w:tr w:rsidR="00D053BF" w:rsidRPr="00574D61" w14:paraId="3AED349C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1418A8CC" w14:textId="185BEB3F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110572E" w14:textId="195C8CBB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 publication planned.</w:t>
            </w:r>
          </w:p>
        </w:tc>
      </w:tr>
      <w:tr w:rsidR="00C66B71" w:rsidRPr="00574D61" w14:paraId="76C28FD0" w14:textId="77777777" w:rsidTr="00D053BF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C06AF63" w14:textId="6C18B27A" w:rsidR="00C66B71" w:rsidRDefault="00D053BF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78364E6" w14:textId="0A83DB26" w:rsidR="00C66B71" w:rsidRDefault="00D053BF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D053BF" w:rsidRPr="00574D61" w14:paraId="64389ADB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19BE3EC" w14:textId="6155A845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48382AB" w14:textId="2E255AED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</w:tr>
      <w:tr w:rsidR="00D053BF" w:rsidRPr="00574D61" w14:paraId="033E0367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5F052FF" w14:textId="5D37F1AA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FACCCEA" w14:textId="463EFC8C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(2.4.3), DMACRYS (2.3.1.1)</w:t>
            </w:r>
          </w:p>
        </w:tc>
      </w:tr>
      <w:tr w:rsidR="00D053BF" w:rsidRPr="00574D61" w14:paraId="675E9EA2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4E19384" w14:textId="048AF624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CE4FA2F" w14:textId="62117D39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35dcnb/CrystPred/</w:t>
            </w:r>
          </w:p>
        </w:tc>
      </w:tr>
      <w:tr w:rsidR="00D053BF" w:rsidRPr="00574D61" w14:paraId="39FE75F4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68361C79" w14:textId="53FDCBBF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EEF362E" w14:textId="4A7E48A2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exible CrystalPredictor + DMACRYS with GDMA2.2(PBE0/6-31G(d,p)) + FIT</w:t>
            </w:r>
          </w:p>
        </w:tc>
      </w:tr>
      <w:tr w:rsidR="00D053BF" w:rsidRPr="00574D61" w14:paraId="57E12B36" w14:textId="77777777" w:rsidTr="00D053BF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F453B06" w14:textId="39224BEB" w:rsidR="00D053BF" w:rsidRDefault="00D053BF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DF62B20" w14:textId="73C7500F" w:rsidR="00D053BF" w:rsidRDefault="00D053BF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D053BF" w:rsidRPr="00574D61" w14:paraId="1873A7B4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5AFF598" w14:textId="587D89A3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A6D9180" w14:textId="6316071B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D053BF" w:rsidRPr="00574D61" w14:paraId="59152993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88FB965" w14:textId="59C7674E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CC83E91" w14:textId="51D31192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20, CrystalOptimizer (2.4.7.1), DMACRYS (2.3.1.1)</w:t>
            </w:r>
          </w:p>
        </w:tc>
      </w:tr>
      <w:tr w:rsidR="00D053BF" w:rsidRPr="00574D61" w14:paraId="3760F967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204D8EF" w14:textId="593949A7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F0329A1" w14:textId="05CB8129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35dcnb/CrystOpt/</w:t>
            </w:r>
          </w:p>
        </w:tc>
      </w:tr>
      <w:tr w:rsidR="00D053BF" w:rsidRPr="00574D61" w14:paraId="56C83C14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05CAA8B3" w14:textId="6B26AE2D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AB682E4" w14:textId="45F4DB99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ystalOptimizer with GDMA2.2(PBE0/6-31G(d,p)) + FIT</w:t>
            </w:r>
          </w:p>
        </w:tc>
      </w:tr>
      <w:tr w:rsidR="00D053BF" w:rsidRPr="00574D61" w14:paraId="21C1682A" w14:textId="77777777" w:rsidTr="00D053BF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C757A06" w14:textId="08C42275" w:rsidR="00D053BF" w:rsidRDefault="00D053BF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Energy Model</w:t>
            </w:r>
          </w:p>
        </w:tc>
        <w:tc>
          <w:tcPr>
            <w:tcW w:w="0" w:type="auto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1D70AAD" w14:textId="676A9DC5" w:rsidR="00D053BF" w:rsidRDefault="00D053BF" w:rsidP="001C54C3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D053BF" w:rsidRPr="00574D61" w14:paraId="031F4B9A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AB7959F" w14:textId="4CB2B344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FF3B2CD" w14:textId="7E941BA7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D053BF" w:rsidRPr="00574D61" w14:paraId="6FDFD869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3A7E987" w14:textId="23BE12CC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BB6D395" w14:textId="4DE3E1A4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10, DMACRYS (2.3.1.1)</w:t>
            </w:r>
          </w:p>
        </w:tc>
      </w:tr>
      <w:tr w:rsidR="00D053BF" w:rsidRPr="00574D61" w14:paraId="79338E0E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40C8DD9" w14:textId="148ACE96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0AA8817" w14:textId="2C240864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DiChloroNitroBenzene/35dcnb/PCM/</w:t>
            </w:r>
          </w:p>
        </w:tc>
      </w:tr>
      <w:tr w:rsidR="00D053BF" w:rsidRPr="00574D61" w14:paraId="4683C81E" w14:textId="77777777" w:rsidTr="00D053BF">
        <w:trPr>
          <w:trHeight w:val="255"/>
        </w:trPr>
        <w:tc>
          <w:tcPr>
            <w:tcW w:w="0" w:type="auto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6774393D" w14:textId="7D62AB22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0C4BC96" w14:textId="4D4C2A24" w:rsidR="00D053BF" w:rsidRDefault="00D053BF" w:rsidP="00D053B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0/6-31G(d,p))) + FIT</w:t>
            </w:r>
          </w:p>
        </w:tc>
      </w:tr>
    </w:tbl>
    <w:p w14:paraId="7FA1B574" w14:textId="77777777" w:rsidR="00574D61" w:rsidRDefault="00574D61" w:rsidP="00D4221C">
      <w:pPr>
        <w:rPr>
          <w:lang w:val="en-US"/>
        </w:rPr>
      </w:pPr>
    </w:p>
    <w:p w14:paraId="14BDEF9A" w14:textId="0791704F" w:rsidR="005A2716" w:rsidRDefault="00932894" w:rsidP="00D4221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EC887D0" wp14:editId="4FDED558">
            <wp:extent cx="3240000" cy="2351213"/>
            <wp:effectExtent l="0" t="0" r="0" b="0"/>
            <wp:docPr id="192184925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849251" name="Picture 192184925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6A66E3DC" wp14:editId="504B00D2">
            <wp:extent cx="3240000" cy="2351213"/>
            <wp:effectExtent l="0" t="0" r="0" b="0"/>
            <wp:docPr id="629429037" name="Picture 2" descr="A screen 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9429037" name="Picture 2" descr="A screen shot of a computer screen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09916175" wp14:editId="39F39294">
            <wp:extent cx="3240000" cy="2351213"/>
            <wp:effectExtent l="0" t="0" r="0" b="0"/>
            <wp:docPr id="2010017018" name="Picture 3" descr="A graph with many small colored squar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0017018" name="Picture 3" descr="A graph with many small colored squares&#10;&#10;Description automatically generated with medium confidence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5691A23F" wp14:editId="7665C997">
            <wp:extent cx="3240000" cy="2351213"/>
            <wp:effectExtent l="0" t="0" r="0" b="0"/>
            <wp:docPr id="978198741" name="Picture 4" descr="A colorful dot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8198741" name="Picture 4" descr="A colorful dots on a white background&#10;&#10;Description automatically generated with medium confidenc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482F865A" wp14:editId="7AA711E0">
            <wp:extent cx="3240000" cy="2351213"/>
            <wp:effectExtent l="0" t="0" r="0" b="0"/>
            <wp:docPr id="1980424936" name="Picture 5" descr="A graph of different colored triangl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0424936" name="Picture 5" descr="A graph of different colored triangles&#10;&#10;Description automatically generated with medium confidence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3E1C3B96" wp14:editId="49B3328C">
            <wp:extent cx="3240000" cy="2351213"/>
            <wp:effectExtent l="0" t="0" r="0" b="0"/>
            <wp:docPr id="623172297" name="Picture 6" descr="A screen 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3172297" name="Picture 6" descr="A screen shot of a computer screen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lastRenderedPageBreak/>
        <w:drawing>
          <wp:inline distT="0" distB="0" distL="0" distR="0" wp14:anchorId="2FD8A946" wp14:editId="08A8AAF5">
            <wp:extent cx="3240000" cy="2351213"/>
            <wp:effectExtent l="0" t="0" r="0" b="0"/>
            <wp:docPr id="1636888673" name="Picture 7" descr="A graph with many squar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6888673" name="Picture 7" descr="A graph with many squares&#10;&#10;Description automatically generated with medium confidence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64A25F45" wp14:editId="3442FB1F">
            <wp:extent cx="3240000" cy="2351213"/>
            <wp:effectExtent l="0" t="0" r="0" b="0"/>
            <wp:docPr id="1694494967" name="Picture 8" descr="A graph with many small colored squar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4494967" name="Picture 8" descr="A graph with many small colored squares&#10;&#10;Description automatically generated with medium confidence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5346DD74" wp14:editId="27CB1074">
            <wp:extent cx="3240000" cy="2351213"/>
            <wp:effectExtent l="0" t="0" r="0" b="0"/>
            <wp:docPr id="178003103" name="Picture 9" descr="A screen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003103" name="Picture 9" descr="A screenshot of a computer screen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718E4051" wp14:editId="5F2BA0F7">
            <wp:extent cx="3240000" cy="2351213"/>
            <wp:effectExtent l="0" t="0" r="0" b="0"/>
            <wp:docPr id="1386520496" name="Picture 10" descr="A graph with many small squar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6520496" name="Picture 10" descr="A graph with many small squares&#10;&#10;Description automatically generated with medium confidence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75C46" w14:textId="72487097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>.  Crystal energy landscape</w:t>
      </w:r>
      <w:r w:rsidR="00932894">
        <w:t>s</w:t>
      </w:r>
      <w:r>
        <w:t xml:space="preserve"> of </w:t>
      </w:r>
      <w:r w:rsidR="00932894">
        <w:t>dichloronitrobenzenes</w:t>
      </w:r>
      <w:r>
        <w:t xml:space="preserve"> from previous work.</w:t>
      </w:r>
      <w:r w:rsidR="00932894">
        <w:t xml:space="preserve">  Left: Published Search A landscapes.  Right: Unpublished Search B</w:t>
      </w:r>
      <w:r w:rsidR="00D67B95">
        <w:t>/Energy Model 3</w:t>
      </w:r>
      <w:r w:rsidR="00932894">
        <w:t xml:space="preserve"> landscapes</w:t>
      </w:r>
      <w:r w:rsidR="00D67B95">
        <w:t>.  Top: 2,3-dichloronitrobenzene.  Second: 2,4-dichloronitrobenzene.  Third: 2,5-dichloronitrobenzene.  Fourth: 3,4-dichloronitrobenzene.  Bottom: 3,5-dichloronotrobenzene.</w:t>
      </w:r>
    </w:p>
    <w:p w14:paraId="29042A5F" w14:textId="1EA5BABB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D67B95">
        <w:rPr>
          <w:lang w:val="en-US"/>
        </w:rPr>
        <w:t>4</w:t>
      </w:r>
      <w:r w:rsidRPr="005A2716">
        <w:rPr>
          <w:lang w:val="en-US"/>
        </w:rPr>
        <w:t xml:space="preserve"> with Jun</w:t>
      </w:r>
      <w:r w:rsidR="00D67B95">
        <w:rPr>
          <w:lang w:val="en-US"/>
        </w:rPr>
        <w:t xml:space="preserve"> and</w:t>
      </w:r>
      <w:r w:rsidR="001A3932">
        <w:rPr>
          <w:lang w:val="en-US"/>
        </w:rPr>
        <w:t xml:space="preserve"> Sep </w:t>
      </w:r>
      <w:r w:rsidRPr="005A2716">
        <w:rPr>
          <w:lang w:val="en-US"/>
        </w:rPr>
        <w:t>202</w:t>
      </w:r>
      <w:r w:rsidR="00D67B95">
        <w:rPr>
          <w:lang w:val="en-US"/>
        </w:rPr>
        <w:t>3</w:t>
      </w:r>
      <w:r w:rsidRPr="005A2716">
        <w:rPr>
          <w:lang w:val="en-US"/>
        </w:rPr>
        <w:t xml:space="preserve">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730E5094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D67B95">
        <w:t>dichloronitrobenzenes</w:t>
      </w:r>
      <w:r>
        <w:t xml:space="preserve">.  Different </w:t>
      </w:r>
      <w:r w:rsidR="00D67B95">
        <w:t>structures</w:t>
      </w:r>
      <w:r>
        <w:t xml:space="preserve">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208"/>
        <w:gridCol w:w="943"/>
        <w:gridCol w:w="836"/>
        <w:gridCol w:w="943"/>
        <w:gridCol w:w="943"/>
        <w:gridCol w:w="926"/>
        <w:gridCol w:w="879"/>
        <w:gridCol w:w="943"/>
        <w:gridCol w:w="898"/>
        <w:gridCol w:w="986"/>
        <w:gridCol w:w="951"/>
      </w:tblGrid>
      <w:tr w:rsidR="005825DC" w14:paraId="1887575A" w14:textId="78F9D7AA" w:rsidTr="00526910">
        <w:tc>
          <w:tcPr>
            <w:tcW w:w="1208" w:type="dxa"/>
            <w:tcBorders>
              <w:bottom w:val="single" w:sz="24" w:space="0" w:color="auto"/>
            </w:tcBorders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36" w:type="dxa"/>
            <w:tcBorders>
              <w:bottom w:val="single" w:sz="24" w:space="0" w:color="auto"/>
            </w:tcBorders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26" w:type="dxa"/>
            <w:tcBorders>
              <w:bottom w:val="single" w:sz="24" w:space="0" w:color="auto"/>
            </w:tcBorders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79" w:type="dxa"/>
            <w:tcBorders>
              <w:bottom w:val="single" w:sz="24" w:space="0" w:color="auto"/>
            </w:tcBorders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898" w:type="dxa"/>
            <w:tcBorders>
              <w:bottom w:val="single" w:sz="24" w:space="0" w:color="auto"/>
            </w:tcBorders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86" w:type="dxa"/>
            <w:tcBorders>
              <w:bottom w:val="single" w:sz="24" w:space="0" w:color="auto"/>
            </w:tcBorders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51" w:type="dxa"/>
            <w:tcBorders>
              <w:bottom w:val="single" w:sz="24" w:space="0" w:color="auto"/>
            </w:tcBorders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D86CFB" w14:paraId="079EEFAC" w14:textId="0670F9D8" w:rsidTr="00526910">
        <w:tc>
          <w:tcPr>
            <w:tcW w:w="1208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B2ED6A3" w14:textId="3B78AFA1" w:rsidR="00D86CFB" w:rsidRDefault="00D86CFB" w:rsidP="00D86CFB">
            <w:pPr>
              <w:rPr>
                <w:lang w:val="en-US"/>
              </w:rPr>
            </w:pPr>
            <w:r>
              <w:rPr>
                <w:lang w:val="en-US"/>
              </w:rPr>
              <w:t>DOXWIW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EECF4DE" w14:textId="4FE2195D" w:rsidR="00D86CFB" w:rsidRDefault="00D86CFB" w:rsidP="00D86CFB">
            <w:pPr>
              <w:rPr>
                <w:lang w:val="en-US"/>
              </w:rPr>
            </w:pPr>
            <w:r w:rsidRPr="00D67B95">
              <w:rPr>
                <w:lang w:val="en-US"/>
              </w:rPr>
              <w:t>P21/c</w:t>
            </w:r>
          </w:p>
        </w:tc>
        <w:tc>
          <w:tcPr>
            <w:tcW w:w="83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B0DAB1" w14:textId="5BA75C26" w:rsidR="00D86CFB" w:rsidRP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7AD7B2" w14:textId="392C0AA5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3.8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B182A1" w14:textId="69A1248B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765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6ED58D1" w14:textId="6603E912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4.302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A752D35" w14:textId="3F114C0E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541795" w14:textId="159F79DF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7.764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11973FE" w14:textId="2213301D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88387FB" w14:textId="77318416" w:rsidR="00D86CFB" w:rsidRP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715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372D7D94" w14:textId="41A534CE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133F158B" w14:textId="673773C0" w:rsidTr="00526910">
        <w:tc>
          <w:tcPr>
            <w:tcW w:w="1208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9F141A6" w14:textId="45CB78B4" w:rsidR="00D86CFB" w:rsidRDefault="00D86CFB" w:rsidP="00D86CFB">
            <w:pPr>
              <w:rPr>
                <w:lang w:val="en-US"/>
              </w:rPr>
            </w:pPr>
            <w:r>
              <w:rPr>
                <w:lang w:val="en-US"/>
              </w:rPr>
              <w:t>JIWQEM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978F2E3" w14:textId="5D3E6F26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3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00AAAA2" w14:textId="3F3AEB4F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440DD38" w14:textId="570B16A7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0.68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739B6A" w14:textId="5F70E71F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3.7484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91E04D5" w14:textId="095F8408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0.961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FAC1241" w14:textId="3058CC5F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7452E43" w14:textId="59A52B75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8.235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40CBAB2" w14:textId="30810444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633041" w14:textId="1B5A1504" w:rsidR="00D86CFB" w:rsidRP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782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</w:tcPr>
          <w:p w14:paraId="5560768C" w14:textId="69E4FC03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66609675" w14:textId="70B0C4FA" w:rsidTr="00526910">
        <w:tc>
          <w:tcPr>
            <w:tcW w:w="1208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771C92DC" w14:textId="58413205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ZZZEKW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58ECF606" w14:textId="0E33A401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*</w:t>
            </w:r>
          </w:p>
        </w:tc>
        <w:tc>
          <w:tcPr>
            <w:tcW w:w="836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15A7248A" w14:textId="6E2780CB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48318C3D" w14:textId="1AAE374E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377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2FDDCC4A" w14:textId="288C6542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3336</w:t>
            </w:r>
          </w:p>
        </w:tc>
        <w:tc>
          <w:tcPr>
            <w:tcW w:w="926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6AF2FB56" w14:textId="2D15581D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355</w:t>
            </w:r>
          </w:p>
        </w:tc>
        <w:tc>
          <w:tcPr>
            <w:tcW w:w="879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06A104E3" w14:textId="26E220C9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58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6A4528A4" w14:textId="4C10871A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3</w:t>
            </w:r>
          </w:p>
        </w:tc>
        <w:tc>
          <w:tcPr>
            <w:tcW w:w="898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7A3513E9" w14:textId="311BC03F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2.9</w:t>
            </w:r>
          </w:p>
        </w:tc>
        <w:tc>
          <w:tcPr>
            <w:tcW w:w="986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6149C6E8" w14:textId="1049D9A5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951" w:type="dxa"/>
            <w:tcBorders>
              <w:top w:val="single" w:sz="24" w:space="0" w:color="auto"/>
            </w:tcBorders>
            <w:shd w:val="clear" w:color="auto" w:fill="auto"/>
          </w:tcPr>
          <w:p w14:paraId="4881AF25" w14:textId="0952E1B2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14565170" w14:textId="3228EFE4" w:rsidTr="00526910">
        <w:tc>
          <w:tcPr>
            <w:tcW w:w="1208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DFA2C36" w14:textId="5828CD78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ZZZEKW01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CDE7962" w14:textId="7C84E20E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836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DE383FD" w14:textId="10E12C19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C4B3D26" w14:textId="10AAF586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404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D75DC82" w14:textId="0999D7D8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273</w:t>
            </w:r>
          </w:p>
        </w:tc>
        <w:tc>
          <w:tcPr>
            <w:tcW w:w="926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D992AE3" w14:textId="6DFA3BDA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234</w:t>
            </w:r>
          </w:p>
        </w:tc>
        <w:tc>
          <w:tcPr>
            <w:tcW w:w="879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80F2122" w14:textId="33D717DA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9.6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776C096" w14:textId="5DBAD132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2.9</w:t>
            </w:r>
          </w:p>
        </w:tc>
        <w:tc>
          <w:tcPr>
            <w:tcW w:w="898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1C70CEA" w14:textId="62F8648C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3.2</w:t>
            </w:r>
          </w:p>
        </w:tc>
        <w:tc>
          <w:tcPr>
            <w:tcW w:w="986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C473F5B" w14:textId="7C2F3BBF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87</w:t>
            </w:r>
          </w:p>
        </w:tc>
        <w:tc>
          <w:tcPr>
            <w:tcW w:w="951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6787C24F" w14:textId="4BA91D84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0B74FBBB" w14:textId="5E3651A6" w:rsidTr="00526910">
        <w:tc>
          <w:tcPr>
            <w:tcW w:w="1208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9FD970E" w14:textId="305F64C3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ZZZEKW0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4346B56" w14:textId="29657C0C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83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A068B00" w14:textId="35549E58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80F40C9" w14:textId="6E363296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1403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C354B4A" w14:textId="303F9BA1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2638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39641C9" w14:textId="13424223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2418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6665EB6" w14:textId="6FEFF99A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2.78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04C49C8" w14:textId="64476E52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0.3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9B73314" w14:textId="236036DA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6.349</w:t>
            </w:r>
          </w:p>
        </w:tc>
        <w:tc>
          <w:tcPr>
            <w:tcW w:w="98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42F73A9" w14:textId="3B14000E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61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64E73E4B" w14:textId="31DE1F1B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140A5805" w14:textId="77777777" w:rsidTr="00526910">
        <w:tc>
          <w:tcPr>
            <w:tcW w:w="120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4A7A380" w14:textId="27704DC0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CAGPUV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4E383932" w14:textId="667F8C0F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I41/a</w:t>
            </w:r>
          </w:p>
        </w:tc>
        <w:tc>
          <w:tcPr>
            <w:tcW w:w="83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DF708E1" w14:textId="462CFD28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91C9825" w14:textId="0859F015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8.094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0905BFAD" w14:textId="7D5C0D26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8.094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C970978" w14:textId="4F715B7F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838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09530E39" w14:textId="4ACFF82B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2555B13" w14:textId="27706C14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F93D4D9" w14:textId="1EEF08AB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55966B7" w14:textId="5AB6F90F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684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</w:tcPr>
          <w:p w14:paraId="61C66B2C" w14:textId="443B57A3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2B874564" w14:textId="77777777" w:rsidTr="00526910">
        <w:tc>
          <w:tcPr>
            <w:tcW w:w="1208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BBAC696" w14:textId="1A63966B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CAGPUV0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7615810" w14:textId="46F8BBFA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I41/a</w:t>
            </w:r>
          </w:p>
        </w:tc>
        <w:tc>
          <w:tcPr>
            <w:tcW w:w="83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C7C230B" w14:textId="4F50347F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15956E8" w14:textId="532C53F3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7.934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B67CA0F" w14:textId="669D6439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7.9342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7BFA21A" w14:textId="3F1ABB78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7655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DBA94A3" w14:textId="7F96BF7C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9E51F36" w14:textId="553CF088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5EB26F8" w14:textId="1DE46E3F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942D575" w14:textId="387DAA89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736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7CAAC" w:themeFill="accent2" w:themeFillTint="66"/>
          </w:tcPr>
          <w:p w14:paraId="5403A96B" w14:textId="595998E8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7E82D76C" w14:textId="77777777" w:rsidTr="00526910">
        <w:tc>
          <w:tcPr>
            <w:tcW w:w="1208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561B1D75" w14:textId="17110C7D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HIBWEU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6945E532" w14:textId="59430E71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P21/m</w:t>
            </w:r>
          </w:p>
        </w:tc>
        <w:tc>
          <w:tcPr>
            <w:tcW w:w="836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3976AB3F" w14:textId="16B179F2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189461F0" w14:textId="7F19D5F1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873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0F7DE3B2" w14:textId="1D31723E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3.687</w:t>
            </w:r>
          </w:p>
        </w:tc>
        <w:tc>
          <w:tcPr>
            <w:tcW w:w="926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6B94DD48" w14:textId="0CF87963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7.013</w:t>
            </w:r>
          </w:p>
        </w:tc>
        <w:tc>
          <w:tcPr>
            <w:tcW w:w="879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48FA0725" w14:textId="33557BAB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3AF0F72D" w14:textId="71762B81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2.94</w:t>
            </w:r>
          </w:p>
        </w:tc>
        <w:tc>
          <w:tcPr>
            <w:tcW w:w="898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49473FEE" w14:textId="5D6FF2A4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6" w:type="dxa"/>
            <w:tcBorders>
              <w:top w:val="single" w:sz="24" w:space="0" w:color="auto"/>
            </w:tcBorders>
            <w:shd w:val="clear" w:color="auto" w:fill="DBDBDB" w:themeFill="accent3" w:themeFillTint="66"/>
            <w:vAlign w:val="bottom"/>
          </w:tcPr>
          <w:p w14:paraId="4D6C6B58" w14:textId="6868E5CF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717</w:t>
            </w:r>
          </w:p>
        </w:tc>
        <w:tc>
          <w:tcPr>
            <w:tcW w:w="951" w:type="dxa"/>
            <w:tcBorders>
              <w:top w:val="single" w:sz="24" w:space="0" w:color="auto"/>
            </w:tcBorders>
            <w:shd w:val="clear" w:color="auto" w:fill="DBDBDB" w:themeFill="accent3" w:themeFillTint="66"/>
          </w:tcPr>
          <w:p w14:paraId="535EFFA9" w14:textId="203CF53F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4782EAE9" w14:textId="77777777" w:rsidTr="00526910">
        <w:tc>
          <w:tcPr>
            <w:tcW w:w="1208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39BAAB83" w14:textId="0418C63F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HIBWEU01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9529A94" w14:textId="7C8DFC8F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P21/m</w:t>
            </w:r>
          </w:p>
        </w:tc>
        <w:tc>
          <w:tcPr>
            <w:tcW w:w="836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0100FF61" w14:textId="31A00258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1E51D706" w14:textId="2ABC644E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8114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4B2D028" w14:textId="1860DF4D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3.647</w:t>
            </w:r>
          </w:p>
        </w:tc>
        <w:tc>
          <w:tcPr>
            <w:tcW w:w="926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1AE85EBF" w14:textId="57635414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89</w:t>
            </w:r>
          </w:p>
        </w:tc>
        <w:tc>
          <w:tcPr>
            <w:tcW w:w="879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5F8776D6" w14:textId="189D6B92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6AE6EB72" w14:textId="6A346D85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4.6</w:t>
            </w:r>
          </w:p>
        </w:tc>
        <w:tc>
          <w:tcPr>
            <w:tcW w:w="898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37E37059" w14:textId="785A6AF8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6" w:type="dxa"/>
            <w:tcBorders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2B59CA98" w14:textId="1B4517E9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785</w:t>
            </w:r>
          </w:p>
        </w:tc>
        <w:tc>
          <w:tcPr>
            <w:tcW w:w="951" w:type="dxa"/>
            <w:tcBorders>
              <w:bottom w:val="single" w:sz="24" w:space="0" w:color="auto"/>
            </w:tcBorders>
            <w:shd w:val="clear" w:color="auto" w:fill="DBDBDB" w:themeFill="accent3" w:themeFillTint="66"/>
          </w:tcPr>
          <w:p w14:paraId="2EBDEEE7" w14:textId="5D994116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D86CFB" w14:paraId="7EBFBC0A" w14:textId="77777777" w:rsidTr="00526910">
        <w:tc>
          <w:tcPr>
            <w:tcW w:w="1208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2E415A9" w14:textId="457A0028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HIBWEU0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31FD713" w14:textId="6E1EEF49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P21/m</w:t>
            </w:r>
          </w:p>
        </w:tc>
        <w:tc>
          <w:tcPr>
            <w:tcW w:w="83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378AD636" w14:textId="6286C41B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64489514" w14:textId="3FC69C43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8115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F8C1AB3" w14:textId="41658D08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3.6452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CE91739" w14:textId="6FE04BD0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8976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252CC983" w14:textId="0AC95796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23B7E55" w14:textId="6931D40E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4.632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7F6A5140" w14:textId="37A110A0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2CBC044E" w14:textId="44B2F3BA" w:rsid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783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DBDBDB" w:themeFill="accent3" w:themeFillTint="66"/>
          </w:tcPr>
          <w:p w14:paraId="43FDE825" w14:textId="5B62C29B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4CDB719D" w14:textId="77777777" w:rsidR="00D86CFB" w:rsidRDefault="00D86CFB" w:rsidP="00D4221C">
      <w:pPr>
        <w:rPr>
          <w:lang w:val="en-US"/>
        </w:rPr>
      </w:pPr>
    </w:p>
    <w:p w14:paraId="0943C632" w14:textId="77777777" w:rsidR="00D86CFB" w:rsidRDefault="00D86CFB" w:rsidP="00D4221C">
      <w:pPr>
        <w:rPr>
          <w:lang w:val="en-US"/>
        </w:rPr>
      </w:pPr>
    </w:p>
    <w:p w14:paraId="7C089D4C" w14:textId="77777777" w:rsidR="00D86CFB" w:rsidRDefault="00D86CFB" w:rsidP="00D4221C">
      <w:pPr>
        <w:rPr>
          <w:lang w:val="en-US"/>
        </w:rPr>
      </w:pPr>
    </w:p>
    <w:p w14:paraId="642EC5DA" w14:textId="5E936560" w:rsidR="005B5AC6" w:rsidRDefault="005B5AC6" w:rsidP="005B5AC6">
      <w:pPr>
        <w:pStyle w:val="Caption"/>
      </w:pPr>
      <w:bookmarkStart w:id="2" w:name="_Ref124421022"/>
      <w:r>
        <w:lastRenderedPageBreak/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BC6DA5">
        <w:t>dichloronitrobenzenes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08"/>
        <w:gridCol w:w="1000"/>
        <w:gridCol w:w="816"/>
        <w:gridCol w:w="579"/>
        <w:gridCol w:w="663"/>
        <w:gridCol w:w="6190"/>
      </w:tblGrid>
      <w:tr w:rsidR="00BC619C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BC6DA5" w14:paraId="09C22672" w14:textId="2FADBC92" w:rsidTr="00ED0E0D">
        <w:tc>
          <w:tcPr>
            <w:tcW w:w="0" w:type="auto"/>
            <w:vAlign w:val="bottom"/>
          </w:tcPr>
          <w:p w14:paraId="54880E13" w14:textId="78E08AE7" w:rsidR="00D86CFB" w:rsidRDefault="00D86CFB" w:rsidP="00D86CFB">
            <w:pPr>
              <w:rPr>
                <w:lang w:val="en-US"/>
              </w:rPr>
            </w:pPr>
            <w:r>
              <w:rPr>
                <w:lang w:val="en-US"/>
              </w:rPr>
              <w:t>DOXWIW</w:t>
            </w:r>
          </w:p>
        </w:tc>
        <w:tc>
          <w:tcPr>
            <w:tcW w:w="0" w:type="auto"/>
            <w:vAlign w:val="bottom"/>
          </w:tcPr>
          <w:p w14:paraId="0290D82F" w14:textId="593DAA51" w:rsidR="00D86CFB" w:rsidRDefault="00D86CFB" w:rsidP="00D86CFB">
            <w:pPr>
              <w:rPr>
                <w:lang w:val="en-US"/>
              </w:rPr>
            </w:pPr>
            <w:r w:rsidRPr="00D67B95">
              <w:rPr>
                <w:lang w:val="en-US"/>
              </w:rPr>
              <w:t>P21/c</w:t>
            </w:r>
          </w:p>
        </w:tc>
        <w:tc>
          <w:tcPr>
            <w:tcW w:w="0" w:type="auto"/>
            <w:vAlign w:val="bottom"/>
          </w:tcPr>
          <w:p w14:paraId="768D7291" w14:textId="315FE6EC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3</w:t>
            </w:r>
          </w:p>
        </w:tc>
        <w:tc>
          <w:tcPr>
            <w:tcW w:w="0" w:type="auto"/>
            <w:vAlign w:val="bottom"/>
          </w:tcPr>
          <w:p w14:paraId="1260C821" w14:textId="09FAE011" w:rsidR="00D86CFB" w:rsidRP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</w:tcPr>
          <w:p w14:paraId="5160D4F7" w14:textId="5362A258" w:rsidR="00D86CFB" w:rsidRP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86</w:t>
            </w:r>
          </w:p>
        </w:tc>
        <w:tc>
          <w:tcPr>
            <w:tcW w:w="0" w:type="auto"/>
          </w:tcPr>
          <w:p w14:paraId="3727F56C" w14:textId="774A2F94" w:rsidR="00D86CFB" w:rsidRDefault="00526910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online</w:t>
            </w:r>
          </w:p>
        </w:tc>
      </w:tr>
      <w:tr w:rsidR="00BC6DA5" w14:paraId="1228351F" w14:textId="12FF010C" w:rsidTr="005C3917">
        <w:tc>
          <w:tcPr>
            <w:tcW w:w="0" w:type="auto"/>
            <w:vAlign w:val="bottom"/>
          </w:tcPr>
          <w:p w14:paraId="78498CB3" w14:textId="2DBBBC92" w:rsidR="00D86CFB" w:rsidRDefault="00D86CFB" w:rsidP="00D86CFB">
            <w:pPr>
              <w:rPr>
                <w:lang w:val="en-US"/>
              </w:rPr>
            </w:pPr>
            <w:r>
              <w:rPr>
                <w:lang w:val="en-US"/>
              </w:rPr>
              <w:t>JIWQEM</w:t>
            </w:r>
          </w:p>
        </w:tc>
        <w:tc>
          <w:tcPr>
            <w:tcW w:w="0" w:type="auto"/>
            <w:vAlign w:val="bottom"/>
          </w:tcPr>
          <w:p w14:paraId="38A7A315" w14:textId="163DEA09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2D02B01C" w14:textId="35A00367" w:rsidR="00D86CFB" w:rsidRPr="00D86CFB" w:rsidRDefault="00D86CFB" w:rsidP="00D86CFB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17</w:t>
            </w:r>
          </w:p>
        </w:tc>
        <w:tc>
          <w:tcPr>
            <w:tcW w:w="0" w:type="auto"/>
            <w:vAlign w:val="bottom"/>
          </w:tcPr>
          <w:p w14:paraId="291ABADC" w14:textId="56AF44D5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50</w:t>
            </w:r>
          </w:p>
        </w:tc>
        <w:tc>
          <w:tcPr>
            <w:tcW w:w="0" w:type="auto"/>
            <w:vAlign w:val="bottom"/>
          </w:tcPr>
          <w:p w14:paraId="6FE357DB" w14:textId="1CF084FC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8</w:t>
            </w:r>
          </w:p>
        </w:tc>
        <w:tc>
          <w:tcPr>
            <w:tcW w:w="0" w:type="auto"/>
          </w:tcPr>
          <w:p w14:paraId="5BD7EC32" w14:textId="46A42536" w:rsidR="00D86CFB" w:rsidRDefault="00526910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hexane solu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arnett&lt;/Author&gt;&lt;Year&gt;2008&lt;/Year&gt;&lt;IDText&gt;A systematic experimental and theoretical study of the crystalline state of six chloronitrobenzenes&lt;/IDText&gt;&lt;DisplayText&gt;&lt;style face="superscript"&gt;1&lt;/style&gt;&lt;/DisplayText&gt;&lt;record&gt;&lt;urls&gt;&lt;related-urls&gt;&lt;url&gt;http://pubs.acs.org/cgi-bin/abstract.cgi/cgdefu/2008/8/i01/abs/cg070131c.html&lt;/url&gt;&lt;/related-urls&gt;&lt;/urls&gt;&lt;titles&gt;&lt;title&gt;A systematic experimental and theoretical study of the crystalline state of six chloronitrobenzenes&lt;/title&gt;&lt;secondary-title&gt;Crystal Growth &amp;amp; Design&lt;/secondary-title&gt;&lt;/titles&gt;&lt;pages&gt;24-36&lt;/pages&gt;&lt;number&gt;1&lt;/number&gt;&lt;contributors&gt;&lt;authors&gt;&lt;author&gt;Barnett, S. A.&lt;/author&gt;&lt;author&gt;Johnson, A.&lt;/author&gt;&lt;author&gt;Florence, A. J.&lt;/author&gt;&lt;author&gt;Price, S. L.&lt;/author&gt;&lt;author&gt;Tocher, D. A.&lt;/author&gt;&lt;/authors&gt;&lt;/contributors&gt;&lt;reprint-edition&gt;NOT IN FILE&lt;/reprint-edition&gt;&lt;added-date format="utc"&gt;1399987152&lt;/added-date&gt;&lt;ref-type name="Journal Article"&gt;17&lt;/ref-type&gt;&lt;dates&gt;&lt;year&gt;2008&lt;/year&gt;&lt;/dates&gt;&lt;rec-number&gt;3490&lt;/rec-number&gt;&lt;last-updated-date format="utc"&gt;1399987152&lt;/last-updated-date&gt;&lt;volume&gt;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6910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BC6DA5" w14:paraId="650E684B" w14:textId="058D14E8" w:rsidTr="004C17AB">
        <w:tc>
          <w:tcPr>
            <w:tcW w:w="0" w:type="auto"/>
            <w:vAlign w:val="bottom"/>
          </w:tcPr>
          <w:p w14:paraId="2B8AAD98" w14:textId="60480933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ZZZEKW</w:t>
            </w:r>
          </w:p>
        </w:tc>
        <w:tc>
          <w:tcPr>
            <w:tcW w:w="0" w:type="auto"/>
            <w:vAlign w:val="bottom"/>
          </w:tcPr>
          <w:p w14:paraId="02327711" w14:textId="4695D0A1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*</w:t>
            </w:r>
          </w:p>
        </w:tc>
        <w:tc>
          <w:tcPr>
            <w:tcW w:w="0" w:type="auto"/>
            <w:vAlign w:val="bottom"/>
          </w:tcPr>
          <w:p w14:paraId="18FF08B1" w14:textId="2D23EFDE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0DFAEED6" w14:textId="56B5DE88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6027F6D3" w14:textId="1A26DACE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65</w:t>
            </w:r>
          </w:p>
        </w:tc>
        <w:tc>
          <w:tcPr>
            <w:tcW w:w="0" w:type="auto"/>
          </w:tcPr>
          <w:p w14:paraId="1067BA7D" w14:textId="1CF965A0" w:rsidR="00D86CFB" w:rsidRDefault="00BC619C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online</w:t>
            </w:r>
          </w:p>
        </w:tc>
      </w:tr>
      <w:tr w:rsidR="00BC6DA5" w14:paraId="6656CF8E" w14:textId="7669F558" w:rsidTr="004C17AB">
        <w:tc>
          <w:tcPr>
            <w:tcW w:w="0" w:type="auto"/>
            <w:vAlign w:val="bottom"/>
          </w:tcPr>
          <w:p w14:paraId="74C3EA06" w14:textId="7C7187ED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ZZZEKW01</w:t>
            </w:r>
          </w:p>
        </w:tc>
        <w:tc>
          <w:tcPr>
            <w:tcW w:w="0" w:type="auto"/>
            <w:vAlign w:val="bottom"/>
          </w:tcPr>
          <w:p w14:paraId="1AF5E4CA" w14:textId="2A788E54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2B398A26" w14:textId="5FA4CAAE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5.73</w:t>
            </w:r>
          </w:p>
        </w:tc>
        <w:tc>
          <w:tcPr>
            <w:tcW w:w="0" w:type="auto"/>
            <w:vAlign w:val="bottom"/>
          </w:tcPr>
          <w:p w14:paraId="6D9F4D06" w14:textId="500057BE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22933DB8" w14:textId="3832E865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99</w:t>
            </w:r>
          </w:p>
        </w:tc>
        <w:tc>
          <w:tcPr>
            <w:tcW w:w="0" w:type="auto"/>
          </w:tcPr>
          <w:p w14:paraId="59F62A0D" w14:textId="40B405CA" w:rsidR="00D86CFB" w:rsidRDefault="00BC619C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owder diffraction.  Crystallization conditions not described.</w:t>
            </w:r>
          </w:p>
        </w:tc>
      </w:tr>
      <w:tr w:rsidR="00BC6DA5" w14:paraId="45FA6332" w14:textId="53B822F1" w:rsidTr="004C17AB">
        <w:tc>
          <w:tcPr>
            <w:tcW w:w="0" w:type="auto"/>
            <w:vAlign w:val="bottom"/>
          </w:tcPr>
          <w:p w14:paraId="2B6560F1" w14:textId="6DF8F079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ZZZEKW02</w:t>
            </w:r>
          </w:p>
        </w:tc>
        <w:tc>
          <w:tcPr>
            <w:tcW w:w="0" w:type="auto"/>
            <w:vAlign w:val="bottom"/>
          </w:tcPr>
          <w:p w14:paraId="6B44B5AB" w14:textId="022E487F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105D1E18" w14:textId="140A3267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4</w:t>
            </w:r>
          </w:p>
        </w:tc>
        <w:tc>
          <w:tcPr>
            <w:tcW w:w="0" w:type="auto"/>
            <w:vAlign w:val="bottom"/>
          </w:tcPr>
          <w:p w14:paraId="1D306745" w14:textId="663C465F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50</w:t>
            </w:r>
          </w:p>
        </w:tc>
        <w:tc>
          <w:tcPr>
            <w:tcW w:w="0" w:type="auto"/>
            <w:vAlign w:val="bottom"/>
          </w:tcPr>
          <w:p w14:paraId="4FE4ECE9" w14:textId="3164AA1E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8</w:t>
            </w:r>
          </w:p>
        </w:tc>
        <w:tc>
          <w:tcPr>
            <w:tcW w:w="0" w:type="auto"/>
          </w:tcPr>
          <w:p w14:paraId="5A2158CE" w14:textId="1719683E" w:rsidR="00D86CFB" w:rsidRDefault="00BC619C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vaporation from saturated solutions in many solvents.  Not specified which precise experiment led to the crystal whose structure was solved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arnett&lt;/Author&gt;&lt;Year&gt;2008&lt;/Year&gt;&lt;IDText&gt;A systematic experimental and theoretical study of the crystalline state of six chloronitrobenzenes&lt;/IDText&gt;&lt;DisplayText&gt;&lt;style face="superscript"&gt;1&lt;/style&gt;&lt;/DisplayText&gt;&lt;record&gt;&lt;urls&gt;&lt;related-urls&gt;&lt;url&gt;http://pubs.acs.org/cgi-bin/abstract.cgi/cgdefu/2008/8/i01/abs/cg070131c.html&lt;/url&gt;&lt;/related-urls&gt;&lt;/urls&gt;&lt;titles&gt;&lt;title&gt;A systematic experimental and theoretical study of the crystalline state of six chloronitrobenzenes&lt;/title&gt;&lt;secondary-title&gt;Crystal Growth &amp;amp; Design&lt;/secondary-title&gt;&lt;/titles&gt;&lt;pages&gt;24-36&lt;/pages&gt;&lt;number&gt;1&lt;/number&gt;&lt;contributors&gt;&lt;authors&gt;&lt;author&gt;Barnett, S. A.&lt;/author&gt;&lt;author&gt;Johnson, A.&lt;/author&gt;&lt;author&gt;Florence, A. J.&lt;/author&gt;&lt;author&gt;Price, S. L.&lt;/author&gt;&lt;author&gt;Tocher, D. A.&lt;/author&gt;&lt;/authors&gt;&lt;/contributors&gt;&lt;reprint-edition&gt;NOT IN FILE&lt;/reprint-edition&gt;&lt;added-date format="utc"&gt;1399987152&lt;/added-date&gt;&lt;ref-type name="Journal Article"&gt;17&lt;/ref-type&gt;&lt;dates&gt;&lt;year&gt;2008&lt;/year&gt;&lt;/dates&gt;&lt;rec-number&gt;3490&lt;/rec-number&gt;&lt;last-updated-date format="utc"&gt;1399987152&lt;/last-updated-date&gt;&lt;volume&gt;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C619C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BC6DA5" w14:paraId="4EA90E49" w14:textId="77777777" w:rsidTr="00C55F15">
        <w:tc>
          <w:tcPr>
            <w:tcW w:w="0" w:type="auto"/>
            <w:vAlign w:val="bottom"/>
          </w:tcPr>
          <w:p w14:paraId="0CA6A862" w14:textId="449FF166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CAGPUV</w:t>
            </w:r>
          </w:p>
        </w:tc>
        <w:tc>
          <w:tcPr>
            <w:tcW w:w="0" w:type="auto"/>
            <w:vAlign w:val="bottom"/>
          </w:tcPr>
          <w:p w14:paraId="70965DAA" w14:textId="46FCB7EA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I41/a</w:t>
            </w:r>
          </w:p>
        </w:tc>
        <w:tc>
          <w:tcPr>
            <w:tcW w:w="0" w:type="auto"/>
            <w:vAlign w:val="bottom"/>
          </w:tcPr>
          <w:p w14:paraId="53942716" w14:textId="013BA992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7</w:t>
            </w:r>
          </w:p>
        </w:tc>
        <w:tc>
          <w:tcPr>
            <w:tcW w:w="0" w:type="auto"/>
            <w:vAlign w:val="bottom"/>
          </w:tcPr>
          <w:p w14:paraId="75AC5938" w14:textId="68E4F624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6FE7BE90" w14:textId="32C3B472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83</w:t>
            </w:r>
          </w:p>
        </w:tc>
        <w:tc>
          <w:tcPr>
            <w:tcW w:w="0" w:type="auto"/>
          </w:tcPr>
          <w:p w14:paraId="28869905" w14:textId="23BB58BC" w:rsidR="00D86CFB" w:rsidRDefault="00BC619C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online.</w:t>
            </w:r>
          </w:p>
        </w:tc>
      </w:tr>
      <w:tr w:rsidR="00BC6DA5" w14:paraId="2001A607" w14:textId="77777777" w:rsidTr="00C55F15">
        <w:tc>
          <w:tcPr>
            <w:tcW w:w="0" w:type="auto"/>
            <w:vAlign w:val="bottom"/>
          </w:tcPr>
          <w:p w14:paraId="7CD853AD" w14:textId="68285F07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CAGPUV01</w:t>
            </w:r>
          </w:p>
        </w:tc>
        <w:tc>
          <w:tcPr>
            <w:tcW w:w="0" w:type="auto"/>
            <w:vAlign w:val="bottom"/>
          </w:tcPr>
          <w:p w14:paraId="120F0272" w14:textId="6FD27345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I41/a</w:t>
            </w:r>
          </w:p>
        </w:tc>
        <w:tc>
          <w:tcPr>
            <w:tcW w:w="0" w:type="auto"/>
            <w:vAlign w:val="bottom"/>
          </w:tcPr>
          <w:p w14:paraId="64DD86C9" w14:textId="18EE57E7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28</w:t>
            </w:r>
          </w:p>
        </w:tc>
        <w:tc>
          <w:tcPr>
            <w:tcW w:w="0" w:type="auto"/>
            <w:vAlign w:val="bottom"/>
          </w:tcPr>
          <w:p w14:paraId="2188AFC7" w14:textId="0AAEEE45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50</w:t>
            </w:r>
          </w:p>
        </w:tc>
        <w:tc>
          <w:tcPr>
            <w:tcW w:w="0" w:type="auto"/>
            <w:vAlign w:val="bottom"/>
          </w:tcPr>
          <w:p w14:paraId="13CC2835" w14:textId="73F78D21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8</w:t>
            </w:r>
          </w:p>
        </w:tc>
        <w:tc>
          <w:tcPr>
            <w:tcW w:w="0" w:type="auto"/>
          </w:tcPr>
          <w:p w14:paraId="1A2F349A" w14:textId="7A90BD2E" w:rsidR="00D86CFB" w:rsidRDefault="00BC619C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ayering in some solvents with water or cyclohexane?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arnett&lt;/Author&gt;&lt;Year&gt;2008&lt;/Year&gt;&lt;IDText&gt;A systematic experimental and theoretical study of the crystalline state of six chloronitrobenzenes&lt;/IDText&gt;&lt;DisplayText&gt;&lt;style face="superscript"&gt;1&lt;/style&gt;&lt;/DisplayText&gt;&lt;record&gt;&lt;urls&gt;&lt;related-urls&gt;&lt;url&gt;http://pubs.acs.org/cgi-bin/abstract.cgi/cgdefu/2008/8/i01/abs/cg070131c.html&lt;/url&gt;&lt;/related-urls&gt;&lt;/urls&gt;&lt;titles&gt;&lt;title&gt;A systematic experimental and theoretical study of the crystalline state of six chloronitrobenzenes&lt;/title&gt;&lt;secondary-title&gt;Crystal Growth &amp;amp; Design&lt;/secondary-title&gt;&lt;/titles&gt;&lt;pages&gt;24-36&lt;/pages&gt;&lt;number&gt;1&lt;/number&gt;&lt;contributors&gt;&lt;authors&gt;&lt;author&gt;Barnett, S. A.&lt;/author&gt;&lt;author&gt;Johnson, A.&lt;/author&gt;&lt;author&gt;Florence, A. J.&lt;/author&gt;&lt;author&gt;Price, S. L.&lt;/author&gt;&lt;author&gt;Tocher, D. A.&lt;/author&gt;&lt;/authors&gt;&lt;/contributors&gt;&lt;reprint-edition&gt;NOT IN FILE&lt;/reprint-edition&gt;&lt;added-date format="utc"&gt;1399987152&lt;/added-date&gt;&lt;ref-type name="Journal Article"&gt;17&lt;/ref-type&gt;&lt;dates&gt;&lt;year&gt;2008&lt;/year&gt;&lt;/dates&gt;&lt;rec-number&gt;3490&lt;/rec-number&gt;&lt;last-updated-date format="utc"&gt;1399987152&lt;/last-updated-date&gt;&lt;volume&gt;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C619C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BC6DA5" w14:paraId="41613419" w14:textId="77777777" w:rsidTr="00A20CEB">
        <w:tc>
          <w:tcPr>
            <w:tcW w:w="0" w:type="auto"/>
            <w:vAlign w:val="bottom"/>
          </w:tcPr>
          <w:p w14:paraId="6A31C62B" w14:textId="779D1533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IBWEU</w:t>
            </w:r>
          </w:p>
        </w:tc>
        <w:tc>
          <w:tcPr>
            <w:tcW w:w="0" w:type="auto"/>
            <w:vAlign w:val="bottom"/>
          </w:tcPr>
          <w:p w14:paraId="128C54D0" w14:textId="60433E89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m</w:t>
            </w:r>
          </w:p>
        </w:tc>
        <w:tc>
          <w:tcPr>
            <w:tcW w:w="0" w:type="auto"/>
            <w:vAlign w:val="bottom"/>
          </w:tcPr>
          <w:p w14:paraId="2C9E6656" w14:textId="4573C38A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6</w:t>
            </w:r>
          </w:p>
        </w:tc>
        <w:tc>
          <w:tcPr>
            <w:tcW w:w="0" w:type="auto"/>
            <w:vAlign w:val="bottom"/>
          </w:tcPr>
          <w:p w14:paraId="53C8C29D" w14:textId="05214D5E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57DEE4EA" w14:textId="69A1C685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95</w:t>
            </w:r>
          </w:p>
        </w:tc>
        <w:tc>
          <w:tcPr>
            <w:tcW w:w="0" w:type="auto"/>
          </w:tcPr>
          <w:p w14:paraId="1D00C3B8" w14:textId="0B1D4889" w:rsidR="00D86CFB" w:rsidRDefault="00BC6DA5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of a saturated acetonitrile solu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har&lt;/Author&gt;&lt;Year&gt;1995&lt;/Year&gt;&lt;IDText&gt;3 Polychloromononitrobenzenes - C6H3Cl2No2, C6H2Cl3No2 and C6Hcl4No2&lt;/IDText&gt;&lt;DisplayText&gt;&lt;style face="superscript"&gt;2&lt;/style&gt;&lt;/DisplayText&gt;&lt;record&gt;&lt;urls&gt;&lt;related-urls&gt;&lt;url&gt;http://journals.iucr.org/b/issues/1995/02/00/pa1066/pa1066.pdf&lt;/url&gt;&lt;/related-urls&gt;&lt;/urls&gt;&lt;titles&gt;&lt;title&gt;3 Polychloromononitrobenzenes - C6H3Cl2No2, C6H2Cl3No2 and C6Hcl4No2&lt;/title&gt;&lt;secondary-title&gt;Acta Crystallographica Section C - Crystal Structure Communications&lt;/secondary-title&gt;&lt;/titles&gt;&lt;pages&gt;256-260&lt;/pages&gt;&lt;contributors&gt;&lt;authors&gt;&lt;author&gt;Bhar, A.&lt;/author&gt;&lt;author&gt;Aune, J. P.&lt;/author&gt;&lt;author&gt;Benalicherif, N.&lt;/author&gt;&lt;author&gt;Benmenni, L.&lt;/author&gt;&lt;author&gt;Giorgi, M.&lt;/author&gt;&lt;/authors&gt;&lt;/contributors&gt;&lt;reprint-edition&gt;NOT IN FILE&lt;/reprint-edition&gt;&lt;added-date format="utc"&gt;1399986967&lt;/added-date&gt;&lt;ref-type name="Journal Article"&gt;17&lt;/ref-type&gt;&lt;dates&gt;&lt;year&gt;1995&lt;/year&gt;&lt;/dates&gt;&lt;rec-number&gt;2205&lt;/rec-number&gt;&lt;last-updated-date format="utc"&gt;1399986967&lt;/last-updated-date&gt;&lt;volume&gt;5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C6DA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BC6DA5" w14:paraId="55A32130" w14:textId="77777777" w:rsidTr="00A20CEB">
        <w:tc>
          <w:tcPr>
            <w:tcW w:w="0" w:type="auto"/>
            <w:vAlign w:val="bottom"/>
          </w:tcPr>
          <w:p w14:paraId="1C96FB93" w14:textId="0EC2F519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IBWEU01</w:t>
            </w:r>
          </w:p>
        </w:tc>
        <w:tc>
          <w:tcPr>
            <w:tcW w:w="0" w:type="auto"/>
            <w:vAlign w:val="bottom"/>
          </w:tcPr>
          <w:p w14:paraId="673DFB2F" w14:textId="68418610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m</w:t>
            </w:r>
          </w:p>
        </w:tc>
        <w:tc>
          <w:tcPr>
            <w:tcW w:w="0" w:type="auto"/>
            <w:vAlign w:val="bottom"/>
          </w:tcPr>
          <w:p w14:paraId="4FDA3089" w14:textId="7E49BF12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86</w:t>
            </w:r>
          </w:p>
        </w:tc>
        <w:tc>
          <w:tcPr>
            <w:tcW w:w="0" w:type="auto"/>
            <w:vAlign w:val="bottom"/>
          </w:tcPr>
          <w:p w14:paraId="0084D848" w14:textId="6E33FED0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0369F3D6" w14:textId="5BC35358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9</w:t>
            </w:r>
          </w:p>
        </w:tc>
        <w:tc>
          <w:tcPr>
            <w:tcW w:w="0" w:type="auto"/>
          </w:tcPr>
          <w:p w14:paraId="12BC1CA2" w14:textId="1796C975" w:rsidR="00D86CFB" w:rsidRDefault="00BC6DA5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</w:t>
            </w:r>
          </w:p>
        </w:tc>
      </w:tr>
      <w:tr w:rsidR="00BC6DA5" w14:paraId="7E277209" w14:textId="77777777" w:rsidTr="00A20CEB">
        <w:tc>
          <w:tcPr>
            <w:tcW w:w="0" w:type="auto"/>
            <w:vAlign w:val="bottom"/>
          </w:tcPr>
          <w:p w14:paraId="285CDD83" w14:textId="34C106AE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IBWEU02</w:t>
            </w:r>
          </w:p>
        </w:tc>
        <w:tc>
          <w:tcPr>
            <w:tcW w:w="0" w:type="auto"/>
            <w:vAlign w:val="bottom"/>
          </w:tcPr>
          <w:p w14:paraId="0DAAC4E2" w14:textId="6C2A0625" w:rsidR="00D86CFB" w:rsidRDefault="00D86CFB" w:rsidP="00D86CFB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m</w:t>
            </w:r>
          </w:p>
        </w:tc>
        <w:tc>
          <w:tcPr>
            <w:tcW w:w="0" w:type="auto"/>
            <w:vAlign w:val="bottom"/>
          </w:tcPr>
          <w:p w14:paraId="6B4FC0DB" w14:textId="6F613274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75</w:t>
            </w:r>
          </w:p>
        </w:tc>
        <w:tc>
          <w:tcPr>
            <w:tcW w:w="0" w:type="auto"/>
            <w:vAlign w:val="bottom"/>
          </w:tcPr>
          <w:p w14:paraId="6DA67895" w14:textId="7ED98406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266CE30B" w14:textId="79AACBFE" w:rsidR="00D86CFB" w:rsidRDefault="00D86CFB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3A4EDAAA" w14:textId="05CB3092" w:rsidR="00D86CFB" w:rsidRDefault="00BC6DA5" w:rsidP="00D86CF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chloroform solu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osch&lt;/Author&gt;&lt;Year&gt;2022&lt;/Year&gt;&lt;IDText&gt;A structural and computational comparison of close contacts and related intermolecular energies of interaction in the structures of 1,3-diiodo-5-nitrobenzene, 1,3-dibromo-5-nitrobenzene, and 1,3-dichloro-5-nitrobenzene&lt;/IDText&gt;&lt;DisplayText&gt;&lt;style face="superscript"&gt;3&lt;/style&gt;&lt;/DisplayText&gt;&lt;record&gt;&lt;keywords&gt;&lt;keyword&gt;crystal structure&lt;/keyword&gt;&lt;keyword&gt;C-H hydrogen bonding&lt;/keyword&gt;&lt;keyword&gt;halogen bond&lt;/keyword&gt;&lt;keyword&gt;halogen-halogen interaction&lt;/keyword&gt;&lt;keyword&gt;self-complementary halogen bond&lt;/keyword&gt;&lt;keyword&gt;bifurcated C-H...nitro hydrogen bond&lt;/keyword&gt;&lt;keyword&gt;Hirshfeld surface&lt;/keyword&gt;&lt;keyword&gt;intermolecular energy&lt;/keyword&gt;&lt;keyword&gt;energy frameworks&lt;/keyword&gt;&lt;/keywords&gt;&lt;urls&gt;&lt;related-urls&gt;&lt;url&gt;https://doi.org/10.1107/S2053229622009275&lt;/url&gt;&lt;/related-urls&gt;&lt;/urls&gt;&lt;isbn&gt;2053-2296&lt;/isbn&gt;&lt;titles&gt;&lt;title&gt;A structural and computational comparison of close contacts and related intermolecular energies of interaction in the structures of 1,3-diiodo-5-nitrobenzene, 1,3-dibromo-5-nitrobenzene, and 1,3-dichloro-5-nitrobenzene&lt;/title&gt;&lt;secondary-title&gt;Acta Crystallographica Section C&lt;/secondary-title&gt;&lt;/titles&gt;&lt;pages&gt;552-558&lt;/pages&gt;&lt;number&gt;10&lt;/number&gt;&lt;contributors&gt;&lt;authors&gt;&lt;author&gt;Bosch, Eric,&lt;/author&gt;&lt;author&gt;Bowling, Nathan P.,&lt;/author&gt;&lt;author&gt;Speetzen, Erin D.,&lt;/author&gt;&lt;/authors&gt;&lt;/contributors&gt;&lt;added-date format="utc"&gt;1703080436&lt;/added-date&gt;&lt;ref-type name="Journal Article"&gt;17&lt;/ref-type&gt;&lt;dates&gt;&lt;year&gt;2022&lt;/year&gt;&lt;/dates&gt;&lt;rec-number&gt;10076&lt;/rec-number&gt;&lt;last-updated-date format="utc"&gt;1703080436&lt;/last-updated-date&gt;&lt;electronic-resource-num&gt;doi:10.1107/S2053229622009275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C6DA5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23AA7EE6" w14:textId="317916CE" w:rsidR="005825DC" w:rsidRPr="005B5AC6" w:rsidRDefault="00094CBE" w:rsidP="005B5AC6">
      <w:r>
        <w:t>Make this table include whether polymorphs are solution-grown, sublimation grown, templated or otherwise.  Add references.</w:t>
      </w:r>
    </w:p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549F643C" w:rsidR="00094CBE" w:rsidRPr="00094CBE" w:rsidRDefault="00BC6DA5" w:rsidP="00094CBE">
      <w:pPr>
        <w:rPr>
          <w:lang w:val="en-US"/>
        </w:rPr>
      </w:pPr>
      <w:r>
        <w:rPr>
          <w:lang w:val="en-US"/>
        </w:rPr>
        <w:t>There is also a 2,6-dcnb search by Sarah Barnett, but this compound cannot be synthesized.</w:t>
      </w:r>
    </w:p>
    <w:p w14:paraId="15F74834" w14:textId="77777777" w:rsidR="00526910" w:rsidRDefault="00526910" w:rsidP="005878AA">
      <w:pPr>
        <w:rPr>
          <w:lang w:val="en-US"/>
        </w:rPr>
      </w:pPr>
    </w:p>
    <w:p w14:paraId="03D532B8" w14:textId="77777777" w:rsidR="00526910" w:rsidRDefault="00526910" w:rsidP="005878AA">
      <w:pPr>
        <w:rPr>
          <w:lang w:val="en-US"/>
        </w:rPr>
      </w:pPr>
    </w:p>
    <w:p w14:paraId="414A1AC4" w14:textId="77777777" w:rsidR="00BC6DA5" w:rsidRPr="00BC6DA5" w:rsidRDefault="00526910" w:rsidP="00BC6DA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6DA5" w:rsidRPr="00BC6DA5">
        <w:t>1.</w:t>
      </w:r>
      <w:r w:rsidR="00BC6DA5" w:rsidRPr="00BC6DA5">
        <w:tab/>
        <w:t xml:space="preserve">S. A. Barnett, A. Johnson, A. J. Florence, S. L. Price and D. A. Tocher, </w:t>
      </w:r>
      <w:r w:rsidR="00BC6DA5" w:rsidRPr="00BC6DA5">
        <w:rPr>
          <w:i/>
        </w:rPr>
        <w:t>Crystal Growth &amp; Design</w:t>
      </w:r>
      <w:r w:rsidR="00BC6DA5" w:rsidRPr="00BC6DA5">
        <w:t xml:space="preserve">, 2008, </w:t>
      </w:r>
      <w:r w:rsidR="00BC6DA5" w:rsidRPr="00BC6DA5">
        <w:rPr>
          <w:b/>
        </w:rPr>
        <w:t>8</w:t>
      </w:r>
      <w:r w:rsidR="00BC6DA5" w:rsidRPr="00BC6DA5">
        <w:t>, 24-36.</w:t>
      </w:r>
    </w:p>
    <w:p w14:paraId="3AA58699" w14:textId="77777777" w:rsidR="00BC6DA5" w:rsidRPr="00BC6DA5" w:rsidRDefault="00BC6DA5" w:rsidP="00BC6DA5">
      <w:pPr>
        <w:pStyle w:val="EndNoteBibliography"/>
        <w:spacing w:after="0"/>
        <w:ind w:left="720" w:hanging="720"/>
      </w:pPr>
      <w:r w:rsidRPr="00BC6DA5">
        <w:t>2.</w:t>
      </w:r>
      <w:r w:rsidRPr="00BC6DA5">
        <w:tab/>
        <w:t xml:space="preserve">A. Bhar, J. P. Aune, N. Benalicherif, L. Benmenni and M. Giorgi, </w:t>
      </w:r>
      <w:r w:rsidRPr="00BC6DA5">
        <w:rPr>
          <w:i/>
        </w:rPr>
        <w:t>Acta Crystallographica Section C - Crystal Structure Communications</w:t>
      </w:r>
      <w:r w:rsidRPr="00BC6DA5">
        <w:t xml:space="preserve">, 1995, </w:t>
      </w:r>
      <w:r w:rsidRPr="00BC6DA5">
        <w:rPr>
          <w:b/>
        </w:rPr>
        <w:t>51</w:t>
      </w:r>
      <w:r w:rsidRPr="00BC6DA5">
        <w:t>, 256-260.</w:t>
      </w:r>
    </w:p>
    <w:p w14:paraId="7D03EA83" w14:textId="77777777" w:rsidR="00BC6DA5" w:rsidRPr="00BC6DA5" w:rsidRDefault="00BC6DA5" w:rsidP="00BC6DA5">
      <w:pPr>
        <w:pStyle w:val="EndNoteBibliography"/>
        <w:ind w:left="720" w:hanging="720"/>
      </w:pPr>
      <w:r w:rsidRPr="00BC6DA5">
        <w:t>3.</w:t>
      </w:r>
      <w:r w:rsidRPr="00BC6DA5">
        <w:tab/>
        <w:t xml:space="preserve">E. Bosch, N. P. Bowling and E. D. Speetzen, </w:t>
      </w:r>
      <w:r w:rsidRPr="00BC6DA5">
        <w:rPr>
          <w:i/>
        </w:rPr>
        <w:t>Acta Crystallographica Section C</w:t>
      </w:r>
      <w:r w:rsidRPr="00BC6DA5">
        <w:t xml:space="preserve">, 2022, </w:t>
      </w:r>
      <w:r w:rsidRPr="00BC6DA5">
        <w:rPr>
          <w:b/>
        </w:rPr>
        <w:t>78</w:t>
      </w:r>
      <w:r w:rsidRPr="00BC6DA5">
        <w:t>, 552-558.</w:t>
      </w:r>
    </w:p>
    <w:p w14:paraId="08580BC1" w14:textId="7B295DE4" w:rsidR="005878AA" w:rsidRDefault="00526910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5AAD8D1" w14:textId="77777777" w:rsidR="00BC619C" w:rsidRDefault="00BC619C" w:rsidP="00BC619C">
      <w:pPr>
        <w:spacing w:after="0" w:line="240" w:lineRule="auto"/>
      </w:pPr>
      <w:r>
        <w:separator/>
      </w:r>
    </w:p>
  </w:endnote>
  <w:endnote w:type="continuationSeparator" w:id="0">
    <w:p w14:paraId="7B84FCB7" w14:textId="77777777" w:rsidR="00BC619C" w:rsidRDefault="00BC619C" w:rsidP="00BC61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64FABEF" w14:textId="77777777" w:rsidR="00BC619C" w:rsidRDefault="00BC619C" w:rsidP="00BC619C">
      <w:pPr>
        <w:spacing w:after="0" w:line="240" w:lineRule="auto"/>
      </w:pPr>
      <w:r>
        <w:separator/>
      </w:r>
    </w:p>
  </w:footnote>
  <w:footnote w:type="continuationSeparator" w:id="0">
    <w:p w14:paraId="02B8AB93" w14:textId="77777777" w:rsidR="00BC619C" w:rsidRDefault="00BC619C" w:rsidP="00BC61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42463"/>
    <w:rsid w:val="00074781"/>
    <w:rsid w:val="00075044"/>
    <w:rsid w:val="00094CBE"/>
    <w:rsid w:val="000D2ED4"/>
    <w:rsid w:val="000D7232"/>
    <w:rsid w:val="0018699D"/>
    <w:rsid w:val="00191924"/>
    <w:rsid w:val="001A3932"/>
    <w:rsid w:val="001A7749"/>
    <w:rsid w:val="001C54C3"/>
    <w:rsid w:val="002138C7"/>
    <w:rsid w:val="00227543"/>
    <w:rsid w:val="002F6FC3"/>
    <w:rsid w:val="00390EF4"/>
    <w:rsid w:val="003C5B33"/>
    <w:rsid w:val="0046201A"/>
    <w:rsid w:val="004C595D"/>
    <w:rsid w:val="00501FB9"/>
    <w:rsid w:val="005023C9"/>
    <w:rsid w:val="005068A7"/>
    <w:rsid w:val="00526910"/>
    <w:rsid w:val="00574D61"/>
    <w:rsid w:val="005825DC"/>
    <w:rsid w:val="005878AA"/>
    <w:rsid w:val="005A2716"/>
    <w:rsid w:val="005B5AC6"/>
    <w:rsid w:val="005C1DB8"/>
    <w:rsid w:val="00604F11"/>
    <w:rsid w:val="00634218"/>
    <w:rsid w:val="0069766E"/>
    <w:rsid w:val="00785B45"/>
    <w:rsid w:val="00880615"/>
    <w:rsid w:val="008F185E"/>
    <w:rsid w:val="00932894"/>
    <w:rsid w:val="009E0708"/>
    <w:rsid w:val="00A04788"/>
    <w:rsid w:val="00A166DE"/>
    <w:rsid w:val="00A657FE"/>
    <w:rsid w:val="00A82E93"/>
    <w:rsid w:val="00A92193"/>
    <w:rsid w:val="00AA746F"/>
    <w:rsid w:val="00B01B47"/>
    <w:rsid w:val="00B21E4D"/>
    <w:rsid w:val="00B60EE6"/>
    <w:rsid w:val="00B67CFD"/>
    <w:rsid w:val="00BB495E"/>
    <w:rsid w:val="00BC0BE0"/>
    <w:rsid w:val="00BC619C"/>
    <w:rsid w:val="00BC6DA5"/>
    <w:rsid w:val="00BC6EA7"/>
    <w:rsid w:val="00C03F27"/>
    <w:rsid w:val="00C66B71"/>
    <w:rsid w:val="00C96F60"/>
    <w:rsid w:val="00D05024"/>
    <w:rsid w:val="00D053BF"/>
    <w:rsid w:val="00D4221C"/>
    <w:rsid w:val="00D67B95"/>
    <w:rsid w:val="00D72C06"/>
    <w:rsid w:val="00D76796"/>
    <w:rsid w:val="00D86CFB"/>
    <w:rsid w:val="00DE6FBF"/>
    <w:rsid w:val="00E40068"/>
    <w:rsid w:val="00F55577"/>
    <w:rsid w:val="00F8589A"/>
    <w:rsid w:val="00F93945"/>
    <w:rsid w:val="00FA79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2691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2691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2691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26910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C61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C619C"/>
  </w:style>
  <w:style w:type="paragraph" w:styleId="Footer">
    <w:name w:val="footer"/>
    <w:basedOn w:val="Normal"/>
    <w:link w:val="FooterChar"/>
    <w:uiPriority w:val="99"/>
    <w:unhideWhenUsed/>
    <w:rsid w:val="00BC61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C61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816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0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10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0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10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4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47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47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02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8</TotalTime>
  <Pages>7</Pages>
  <Words>2519</Words>
  <Characters>14361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5</cp:revision>
  <dcterms:created xsi:type="dcterms:W3CDTF">2024-11-11T15:40:00Z</dcterms:created>
  <dcterms:modified xsi:type="dcterms:W3CDTF">2024-11-12T17:14:00Z</dcterms:modified>
</cp:coreProperties>
</file>